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329796AF" w:rsidR="00B50701" w:rsidRDefault="00B50701">
      <w:r>
        <w:fldChar w:fldCharType="begin" w:fldLock="1"/>
      </w:r>
      <w:r w:rsidR="00CE40BE">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Ruano et al.</w:t>
      </w:r>
      <w:r w:rsidR="006A3C5F" w:rsidRPr="006A3C5F">
        <w:rPr>
          <w:noProof/>
        </w:rPr>
        <w:t>, 2014]</w:t>
      </w:r>
      <w:r>
        <w:fldChar w:fldCharType="end"/>
      </w:r>
      <w:r w:rsidR="00CA009D">
        <w:t xml:space="preserve"> talks about building</w:t>
      </w:r>
      <w:r>
        <w:t xml:space="preserve"> MLP and SVM meth</w:t>
      </w:r>
      <w:r w:rsidR="00025C1B">
        <w:t xml:space="preserve">od to classify seismic signals. They use sliding window to extract features from one station, and train a MLP and SVM method to classify different signals. For the SVM, they use an active learning method to retrain on the mis-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18E0CD3D" w:rsidR="00B50701" w:rsidRDefault="008C08E5" w:rsidP="00B50701">
      <w:r>
        <w:fldChar w:fldCharType="begin" w:fldLock="1"/>
      </w:r>
      <w:r w:rsidR="00CE40BE">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Shirzaei et al.</w:t>
      </w:r>
      <w:r w:rsidR="006A3C5F" w:rsidRPr="006A3C5F">
        <w:rPr>
          <w:noProof/>
        </w:rPr>
        <w:t>, 2016]</w:t>
      </w:r>
      <w:r>
        <w:fldChar w:fldCharType="end"/>
      </w:r>
      <w:r>
        <w:t xml:space="preserve"> reports the surface uplift due to the injection in eastern Texas. </w:t>
      </w:r>
      <w:r w:rsidR="00DC14FD">
        <w:t>Using time evolution InSAR images, they get a uplift of 3 mm/year over &gt;8km area from the injection wells. They also build a poroelast</w:t>
      </w:r>
      <w:r w:rsidR="00094E22">
        <w:t xml:space="preserve">ic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depends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spread to distances of many kilometers. (4) </w:t>
      </w:r>
      <w:r w:rsidR="006D4323">
        <w:t>A localized increase in pore pressure shifts the circle</w:t>
      </w:r>
      <w:r w:rsidR="009E1805">
        <w:t xml:space="preserve"> (Mohr circle)</w:t>
      </w:r>
      <w:r w:rsidR="006D4323">
        <w:t xml:space="preserve"> to the left and changes its radius because of poroelastic strain, whereas a spatially uniform pore pressure increase only shifts the circle to the left until it touches the failure envelope. </w:t>
      </w:r>
    </w:p>
    <w:p w14:paraId="06F67951" w14:textId="77777777" w:rsidR="00F44BF9" w:rsidRDefault="00F44BF9" w:rsidP="00B50701"/>
    <w:p w14:paraId="02BCD7C3" w14:textId="5FFA12B7" w:rsidR="001C1ED1" w:rsidRDefault="00F44BF9" w:rsidP="00B50701">
      <w:r>
        <w:fldChar w:fldCharType="begin" w:fldLock="1"/>
      </w:r>
      <w:r w:rsidR="00CE40BE">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t;i&gt;Levander et al.&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Levander et al.</w:t>
      </w:r>
      <w:r w:rsidR="006A3C5F" w:rsidRPr="006A3C5F">
        <w:rPr>
          <w:noProof/>
        </w:rPr>
        <w:t>, 2011]</w:t>
      </w:r>
      <w:r>
        <w:fldChar w:fldCharType="end"/>
      </w:r>
      <w:r>
        <w:t xml:space="preserve"> </w:t>
      </w:r>
      <w:r w:rsidR="0028094F">
        <w:t xml:space="preserve">proposed the hypothesis for the uplift of the Colorado plateau – delamination style convective lithospheric downwelling. The main method they used is from body wave tomography and receiver function. </w:t>
      </w:r>
      <w:r w:rsidR="00377555">
        <w:t>Based on the results from these two methods, they propose the process like this:</w:t>
      </w:r>
      <w:r w:rsidR="001C1ED1">
        <w:t xml:space="preserve"> The Colorado plateau lithosphere has been dydrated, and the small increase in density from the freezing metls, and the viscosicty reduction from hydration and advected heat, destabilizes the lithosphere and initiates a localized downwelling.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dwonwelling has been modified by intrusion of basaltic melts that froze to </w:t>
      </w:r>
      <w:r w:rsidR="00EC2E25">
        <w:t xml:space="preserve">produce high density eclogites. A series of these events have been removing the lithosphere from the Colorado plateau peripheries since the Farallon slab was removed 20-30 Myr ago, and causing the uplift. </w:t>
      </w:r>
    </w:p>
    <w:p w14:paraId="5EFF563E" w14:textId="77777777" w:rsidR="00773882" w:rsidRDefault="00773882" w:rsidP="00B50701"/>
    <w:p w14:paraId="049C8129" w14:textId="3A04CE0C" w:rsidR="00773882" w:rsidRDefault="003E25ED" w:rsidP="00B50701">
      <w:r>
        <w:fldChar w:fldCharType="begin" w:fldLock="1"/>
      </w:r>
      <w:r w:rsidR="00CE40BE">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previouslyFormattedCitation" : "[&lt;i&gt;Taira et al.&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Taira et al.</w:t>
      </w:r>
      <w:r w:rsidR="006A3C5F" w:rsidRPr="006A3C5F">
        <w:rPr>
          <w:noProof/>
        </w:rPr>
        <w:t>, 2009]</w:t>
      </w:r>
      <w:r>
        <w:fldChar w:fldCharType="end"/>
      </w:r>
      <w:r>
        <w:t xml:space="preserve"> reports the changes of fault-strength on the San Andreas fault at Parkfield by remote triggering. </w:t>
      </w:r>
      <w:r w:rsidR="000C7DC6">
        <w:t xml:space="preserve">They argue that the seismicity of the repeating earthquakes at Parkfield have revealed a means of monitoring fault strength. </w:t>
      </w:r>
      <w:r w:rsidR="006044C4">
        <w:t>For the Landers and Sumatra earthquake</w:t>
      </w:r>
      <w:r w:rsidR="001556CF">
        <w:t>, the dynamic str</w:t>
      </w:r>
      <w:r w:rsidR="00E83881">
        <w:t xml:space="preserve">ain causes the changes in two </w:t>
      </w:r>
      <w:r w:rsidR="00E83881">
        <w:lastRenderedPageBreak/>
        <w:t>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They also found the 2004 M6 Parkfield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p>
    <w:p w14:paraId="72AFF3FD" w14:textId="77777777" w:rsidR="00F942A5" w:rsidRDefault="00F942A5" w:rsidP="00B50701"/>
    <w:p w14:paraId="63302C77" w14:textId="66D77DCD" w:rsidR="00F942A5" w:rsidRDefault="00A943BB" w:rsidP="00B50701">
      <w:r>
        <w:fldChar w:fldCharType="begin" w:fldLock="1"/>
      </w:r>
      <w:r w:rsidR="00CE40BE">
        <w:instrText>ADDIN CSL_CITATION { "citationItems" : [ { "id" : "ITEM-1", "itemData" : { "DOI" : "10.1038/ngeo2671", "ISSN" : "1752-0894", "abstract" : "Water and carbon are transferred from the ocean to the mantle in a process that alters mantle peridotite to create serpentinite and supports diverse ecosystems1. Serpentinized mantle rocks are found beneath the sea floor at slow- to ultraslow-spreading mid-ocean ridges1 and are thought to be present at about half the world\u2019s rifted margins2, 3. Serpentinite is also inferred to exist in the downgoing plate at subduction zones4, where it may trigger arc magmatism or hydrate the deep Earth. Water is thought to reach the mantle via active faults3, 4. Here we show that serpentinization at the rifted continental margin offshore from western Spain was probably initiated when the whole crust cooled to become brittle and deformation was focused along large normal faults. We use seismic tomography to image the three-dimensional distribution of serpentinization in the mantle and find that the local volume of serpentinite beneath thinned, brittle crust is related to the amount of displacement along each fault. This implies that sea water reaches the mantle only when the faults are active. We estimate the fluid flux along the faults and find it is comparable to that inferred for mid-ocean ridge hydrothermal systems. We conclude that brittle processes in the crust may ultimately control the global flux of sea water into the Earth.", "author" : [ { "dropping-particle" : "", "family" : "Bayrakci", "given" : "G.", "non-dropping-particle" : "", "parse-names" : false, "suffix" : "" }, { "dropping-particle" : "", "family" : "Minshull", "given" : "T.\u00a0A.", "non-dropping-particle" : "", "parse-names" : false, "suffix" : "" }, { "dropping-particle" : "", "family" : "Sawyer", "given" : "D.\u00a0S.", "non-dropping-particle" : "", "parse-names" : false, "suffix" : "" }, { "dropping-particle" : "", "family" : "Reston", "given" : "T.\u00a0J.", "non-dropping-particle" : "", "parse-names" : false, "suffix" : "" }, { "dropping-particle" : "", "family" : "Klaeschen", "given" : "D.", "non-dropping-particle" : "", "parse-names" : false, "suffix" : "" }, { "dropping-particle" : "", "family" : "Papenberg", "given" : "C.", "non-dropping-particle" : "", "parse-names" : false, "suffix" : "" }, { "dropping-particle" : "", "family" : "Ranero", "given" : "C.", "non-dropping-particle" : "", "parse-names" : false, "suffix" : "" }, { "dropping-particle" : "", "family" : "Bull", "given" : "J.\u00a0M.", "non-dropping-particle" : "", "parse-names" : false, "suffix" : "" }, { "dropping-particle" : "", "family" : "Davy", "given" : "R.\u00a0G.", "non-dropping-particle" : "", "parse-names" : false, "suffix" : "" }, { "dropping-particle" : "", "family" : "Shillington", "given" : "D.\u00a0J.", "non-dropping-particle" : "", "parse-names" : false, "suffix" : "" }, { "dropping-particle" : "", "family" : "Perez-Gussinye", "given" : "M.", "non-dropping-particle" : "", "parse-names" : false, "suffix" : "" }, { "dropping-particle" : "", "family" : "Morgan", "given" : "J.\u00a0K.", "non-dropping-particle" : "", "parse-names" : false, "suffix" : "" } ], "container-title" : "Nature Geoscience", "id" : "ITEM-1", "issue" : "March", "issued" : { "date-parts" : [ [ "2016" ] ] }, "page" : "1-6", "title" : "Fault-controlled hydration of the upper mantle during continental\u00a0rifting", "type" : "article-journal" }, "uris" : [ "http://www.mendeley.com/documents/?uuid=fdfefc54-ba00-4b5a-9456-a95f35bf571c" ] } ], "mendeley" : { "formattedCitation" : "[&lt;i&gt;Bayrakci et al.&lt;/i&gt;, 2016]", "plainTextFormattedCitation" : "[Bayrakci et al., 2016]", "previouslyFormattedCitation" : "[&lt;i&gt;Bayrakc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ayrakci et al.</w:t>
      </w:r>
      <w:r w:rsidR="006A3C5F" w:rsidRPr="006A3C5F">
        <w:rPr>
          <w:noProof/>
        </w:rPr>
        <w:t>, 2016]</w:t>
      </w:r>
      <w:r>
        <w:fldChar w:fldCharType="end"/>
      </w:r>
      <w:r>
        <w:t xml:space="preserve"> reports the fault-control</w:t>
      </w:r>
      <w:r w:rsidR="000772F3">
        <w:t>l</w:t>
      </w:r>
      <w:r>
        <w:t xml:space="preserve">ed hydration of the upper mantle during continental rifting. </w:t>
      </w:r>
      <w:r w:rsidR="00385095">
        <w:t xml:space="preserve">They shoed the serpentinization at the rifted continental margin offshore from western Spain was probably initiated when the whole crust cooled to become brittle and deformation was focused along large normal faults. </w:t>
      </w:r>
      <w:r w:rsidR="004827A9">
        <w:t xml:space="preserve">They use seismic tomography to image the 3D distribution of serpentinization in the mantle and find that the local volume of serpentinite beneath thinned, brittle crust is related to the amount of displacement along each fault. </w:t>
      </w:r>
      <w:r w:rsidR="00D83FEC">
        <w:t xml:space="preserve">This implies that sea water reaches the mantle only when the faults are active. </w:t>
      </w:r>
      <w:r w:rsidR="0054763B">
        <w:t xml:space="preserve">They also estimate the fluid flux along the faults and find it is comparable to that inferred for mid-ocean ridge hydrothermal systems. </w:t>
      </w:r>
      <w:r w:rsidR="00595090">
        <w:t xml:space="preserve">They conclude that brittle processes in the crust may ultimately control the global flux of sea water into the Earth. </w:t>
      </w:r>
      <w:r w:rsidR="00DF42EC">
        <w:t xml:space="preserve">Some useful backgrounds can be found </w:t>
      </w:r>
      <w:hyperlink r:id="rId6" w:history="1">
        <w:r w:rsidR="00DF42EC" w:rsidRPr="00DF42EC">
          <w:rPr>
            <w:rStyle w:val="Hyperlink"/>
          </w:rPr>
          <w:t>here</w:t>
        </w:r>
      </w:hyperlink>
      <w:r w:rsidR="00DF42EC">
        <w:t xml:space="preserve">. </w:t>
      </w:r>
    </w:p>
    <w:p w14:paraId="4A26BF4D" w14:textId="77777777" w:rsidR="00F942A5" w:rsidRDefault="00F942A5" w:rsidP="00B50701"/>
    <w:p w14:paraId="3420471A" w14:textId="59E8A841" w:rsidR="00780D09" w:rsidRDefault="007E27F4" w:rsidP="00B50701">
      <w:r>
        <w:fldChar w:fldCharType="begin" w:fldLock="1"/>
      </w:r>
      <w:r w:rsidR="00CE40BE">
        <w:instrText>ADDIN CSL_CITATION { "citationItems" : [ { "id" : "ITEM-1", "itemData" : { "DOI" : "10.1038/ngeo2862", "ISSN" : "1752-0908", "author" : [ { "dropping-particle" : "", "family" : "Lenardic", "given" : "Adrian", "non-dropping-particle" : "", "parse-names" : false, "suffix" : "" } ], "container-title" : "Nature Publishing Group", "id" : "ITEM-1", "issue" : "1", "issued" : { "date-parts" : [ [ "2017" ] ] }, "page" : "4-5", "publisher" : "Nature Publishing Group", "title" : "PLATE TECTONICS A supercontinental boost", "type" : "article-journal", "volume" : "10" }, "uris" : [ "http://www.mendeley.com/documents/?uuid=5fd620cc-a497-452d-b132-6c05ed054b74" ] } ], "mendeley" : { "formattedCitation" : "[&lt;i&gt;Lenardic&lt;/i&gt;, 2017]", "plainTextFormattedCitation" : "[Lenardic, 2017]", "previouslyFormattedCitation" : "[&lt;i&gt;Lenardic&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Lenardic</w:t>
      </w:r>
      <w:r w:rsidR="006A3C5F" w:rsidRPr="006A3C5F">
        <w:rPr>
          <w:noProof/>
        </w:rPr>
        <w:t>, 2017]</w:t>
      </w:r>
      <w:r>
        <w:fldChar w:fldCharType="end"/>
      </w:r>
      <w:r>
        <w:t xml:space="preserve"> gives a very nice review about a paper published in nature geoscience by </w:t>
      </w:r>
      <w:r w:rsidR="009B1D65">
        <w:t xml:space="preserve">Van Avendonk et al. </w:t>
      </w:r>
      <w:r w:rsidR="00940474">
        <w:t xml:space="preserve">The hypothesis proposed by the paper is that the changes of the earth’s internal energy cooling rate leaves a trace on the sea floor thickness. Oceanic crust forms dominantly by decompression melting of mantle rocks below mid-ocean ridges, so raised mantle temperatures can result in thicker crust forming at the ridge. </w:t>
      </w:r>
      <w:r w:rsidR="00B40898">
        <w:t xml:space="preserve">Therefore, by examining the sea floor thickness, they can estimate the variations in mantle temperature through time. </w:t>
      </w:r>
      <w:r w:rsidR="00115224">
        <w:t xml:space="preserve">They used seismic data gathered over the past 40 years to determine the thickness of oceanic crust across the globe and show that, on average, the oceanic crust has thinned. </w:t>
      </w:r>
      <w:r w:rsidR="007930B2">
        <w:t xml:space="preserve">They also notice that the cooling rate below the Atlantic and Indian mid-ocean ridges is about three times higher than that beneath the Pacific. </w:t>
      </w:r>
      <w:r w:rsidR="001801C0">
        <w:t xml:space="preserve">Immediately prior to this time, the Atlantic and Indian oceanic basins were sites above which the supercontinent Pangaea resided. Therefore, they argue that the supercontinent has an insulating effect which the high temperature beneath it may cause the instability and initiates the break up of the supercontinent. </w:t>
      </w:r>
      <w:r w:rsidR="00E94863">
        <w:t xml:space="preserve">Thus we see a transit signal in these places in the last 100 M years. </w:t>
      </w:r>
      <w:r w:rsidR="000A56F1">
        <w:t xml:space="preserve">The implications of such fluctuations go beyond internal Earth dynamics, it also link to the greenhouse gas released, since it has been argued that the greenhouse world that our planet experienced in the Cretaceous may be connected to a volcanic-tectonic forcing event associated with Pangaea’s break-up. </w:t>
      </w:r>
    </w:p>
    <w:p w14:paraId="23D1AC28" w14:textId="77777777" w:rsidR="00780D09" w:rsidRDefault="00780D09" w:rsidP="00B50701"/>
    <w:p w14:paraId="05102362" w14:textId="62F0E6FF" w:rsidR="00940474" w:rsidRDefault="00780D09" w:rsidP="00B50701">
      <w:r>
        <w:fldChar w:fldCharType="begin" w:fldLock="1"/>
      </w:r>
      <w:r w:rsidR="00CE40BE">
        <w:instrText>ADDIN CSL_CITATION { "citationItems" : [ { "id" : "ITEM-1", "itemData" : { "DOI" : "10.1002/2015TC003968", "ISSN" : "02787407", "author" : [ { "dropping-particle" : "", "family" : "Mishra", "given" : "Jay Kumar", "non-dropping-particle" : "", "parse-names" : false, "suffix" : "" }, { "dropping-particle" : "", "family" : "Gordon", "given" : "Richard G.", "non-dropping-particle" : "", "parse-names" : false, "suffix" : "" } ], "container-title" : "Tectonics", "id" : "ITEM-1", "issue" : "8", "issued" : { "date-parts" : [ [ "2016", "8" ] ] }, "page" : "1827-1842", "title" : "The rigid-plate and shrinking-plate hypotheses: Implications for the azimuths of transform faults", "type" : "article-journal", "volume" : "35" }, "uris" : [ "http://www.mendeley.com/documents/?uuid=678872fa-96b1-4063-84ae-e3f6e0ee641d" ] } ], "mendeley" : { "formattedCitation" : "[&lt;i&gt;Mishra and Gordon&lt;/i&gt;, 2016]", "plainTextFormattedCitation" : "[Mishra and Gordon, 2016]", "previouslyFormattedCitation" : "[&lt;i&gt;Mishra and Gordon&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Mishra and Gordon</w:t>
      </w:r>
      <w:r w:rsidR="006A3C5F" w:rsidRPr="006A3C5F">
        <w:rPr>
          <w:noProof/>
        </w:rPr>
        <w:t>, 2016]</w:t>
      </w:r>
      <w:r>
        <w:fldChar w:fldCharType="end"/>
      </w:r>
      <w:r>
        <w:t xml:space="preserve"> talked about the </w:t>
      </w:r>
      <w:r w:rsidR="00D866BD">
        <w:t xml:space="preserve">debates between the </w:t>
      </w:r>
      <w:r w:rsidR="00411E85">
        <w:t>rig</w:t>
      </w:r>
      <w:r w:rsidR="00D866BD">
        <w:t xml:space="preserve">id-plate and </w:t>
      </w:r>
      <w:r w:rsidR="00411E85">
        <w:t xml:space="preserve">the shrinking-plate hypotheses, and try to provide more evidences to </w:t>
      </w:r>
      <w:r w:rsidR="00DF614D">
        <w:t>support the</w:t>
      </w:r>
      <w:r w:rsidR="00411E85">
        <w:t xml:space="preserve"> shrinking-plate </w:t>
      </w:r>
      <w:r w:rsidR="00F21D92">
        <w:t>hypothesis</w:t>
      </w:r>
      <w:r w:rsidR="00411E85">
        <w:t xml:space="preserve">. </w:t>
      </w:r>
      <w:r w:rsidR="003F10A4">
        <w:t xml:space="preserve"> </w:t>
      </w:r>
      <w:r w:rsidR="00CA7BA7">
        <w:t xml:space="preserve">They use model to predict the azimuth of </w:t>
      </w:r>
      <w:r w:rsidR="002E500A">
        <w:t xml:space="preserve">the transform-fault distributed between 15 plate pairs, and test whether a significantly </w:t>
      </w:r>
      <w:r w:rsidR="002E500A">
        <w:lastRenderedPageBreak/>
        <w:t xml:space="preserve">better fit to the data is obtained after correction for the predicted bias. </w:t>
      </w:r>
      <w:r w:rsidR="00897643">
        <w:t xml:space="preserve">The three key points they got from this paper are: (1) The shrinking-plate hypothesis predicts subtle differences in azimuths of right-lateral versus left-lateral transform faults; (2) </w:t>
      </w:r>
      <w:r w:rsidR="00F21D92">
        <w:t xml:space="preserve">Transform-fault azimuths observed globally indicate a statistically significant difference between right-lateral and left-lateral faults; (3) Transform faults do not precisely parallel plate motion, thus validating inferred quantifiable plate nonrigidity. </w:t>
      </w:r>
    </w:p>
    <w:p w14:paraId="652ED67C" w14:textId="77777777" w:rsidR="00F942A5" w:rsidRDefault="00F942A5" w:rsidP="00B50701"/>
    <w:p w14:paraId="6A76D210" w14:textId="04203A91" w:rsidR="00020C8B" w:rsidRDefault="00020C8B" w:rsidP="00B50701">
      <w:r>
        <w:fldChar w:fldCharType="begin" w:fldLock="1"/>
      </w:r>
      <w:r w:rsidR="00CE40BE">
        <w:instrText>ADDIN CSL_CITATION { "citationItems" : [ { "id" : "ITEM-1", "itemData" : { "DOI" : "10.1002/2013JB010902", "ISSN" : "21699313", "author" : [ { "dropping-particle" : "", "family" : "Zheng", "given" : "Lin", "non-dropping-particle" : "", "parse-names" : false, "suffix" : "" }, { "dropping-particle" : "", "family" : "Gordon", "given" : "Richard G", "non-dropping-particle" : "", "parse-names" : false, "suffix" : "" }, { "dropping-particle" : "", "family" : "Kreemer", "given" : "Corn\u00e9", "non-dropping-particle" : "", "parse-names" : false, "suffix" : "" } ], "container-title" : "Journal of Geophysical Research: Solid Earth", "id" : "ITEM-1", "issue" : "9", "issued" : { "date-parts" : [ [ "2014", "9" ] ] }, "page" : "7336-7352", "title" : "Absolute plate velocities from seismic anisotropy: Importance of correlated errors", "type" : "article-journal", "volume" : "119" }, "uris" : [ "http://www.mendeley.com/documents/?uuid=c4dfcf4d-ffc9-43d8-bf62-3a789a00e243" ] } ], "mendeley" : { "formattedCitation" : "[&lt;i&gt;Zheng et al.&lt;/i&gt;, 2014]", "plainTextFormattedCitation" : "[Zheng et al., 2014]", "previouslyFormattedCitation" : "[&lt;i&gt;Zhe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Zheng et al.</w:t>
      </w:r>
      <w:r w:rsidR="006A3C5F" w:rsidRPr="006A3C5F">
        <w:rPr>
          <w:noProof/>
        </w:rPr>
        <w:t>, 2014]</w:t>
      </w:r>
      <w:r>
        <w:fldChar w:fldCharType="end"/>
      </w:r>
      <w:r>
        <w:t xml:space="preserve"> reports a modified method to estimate absolute plate velocities from seismic anisotropy by correcting the correlated errors. </w:t>
      </w:r>
      <w:r w:rsidR="00C0427C">
        <w:t>There are two common methods to estimate the absolute velocity</w:t>
      </w:r>
      <w:r w:rsidR="0083037E">
        <w:t xml:space="preserve">: trends of hot spot </w:t>
      </w:r>
      <w:r w:rsidR="00C02AE2">
        <w:t xml:space="preserve">tracks, and seismic anisotropy from shear wave splitting. </w:t>
      </w:r>
      <w:r w:rsidR="005D4DD5">
        <w:t xml:space="preserve">But the current seismic anisotropy method assumes the errors in the azimuths inferred from shear </w:t>
      </w:r>
      <w:r w:rsidR="00967058">
        <w:t xml:space="preserve">wave splitting are uncorrelated, which is they show find that residuals to azimuths from any one plate are strongly correlated with the residuals from the same plate. </w:t>
      </w:r>
      <w:r w:rsidR="00E9370F">
        <w:t xml:space="preserve">Therefore this paper proposed a new method for analyzing the azimuths inferred from shear wave splitting data. </w:t>
      </w:r>
      <w:r w:rsidR="00502AF3">
        <w:t xml:space="preserve">The key points of this paper are: </w:t>
      </w:r>
      <w:r w:rsidR="006074CF">
        <w:t xml:space="preserve">Absolute plate velocities differ insignificantly from zero for eight plates and seismic anisotropy indicates plate motion direction if speed exceeds ~5 mm/a. </w:t>
      </w:r>
    </w:p>
    <w:p w14:paraId="50E739B3" w14:textId="77777777" w:rsidR="00F942A5" w:rsidRDefault="00F942A5" w:rsidP="00B50701"/>
    <w:p w14:paraId="519D5C05" w14:textId="73F300F9" w:rsidR="00F942A5" w:rsidRDefault="00995522" w:rsidP="00B50701">
      <w:r>
        <w:fldChar w:fldCharType="begin" w:fldLock="1"/>
      </w:r>
      <w:r w:rsidR="00CE40BE">
        <w:instrText>ADDIN CSL_CITATION { "citationItems" : [ { "id" : "ITEM-1", "itemData" : { "DOI" : "10.1038/nature02151", "ISSN" : "0028-0836", "author" : [ { "dropping-particle" : "", "family" : "Niu", "given" : "Fenglin", "non-dropping-particle" : "", "parse-names" : false, "suffix" : "" }, { "dropping-particle" : "", "family" : "Silver", "given" : "Paul G.", "non-dropping-particle" : "", "parse-names" : false, "suffix" : "" }, { "dropping-particle" : "", "family" : "Nadeau", "given" : "Robert M.", "non-dropping-particle" : "", "parse-names" : false, "suffix" : "" }, { "dropping-particle" : "V.", "family" : "McEvilly", "given" : "Thomas", "non-dropping-particle" : "", "parse-names" : false, "suffix" : "" } ], "container-title" : "Nature", "id" : "ITEM-1", "issue" : "6966", "issued" : { "date-parts" : [ [ "2003", "12", "4" ] ] }, "page" : "544-548", "title" : "Migration of seismic scatterers associated with the 1993 Parkfield aseismic transient event", "type" : "article-journal", "volume" : "426" }, "uris" : [ "http://www.mendeley.com/documents/?uuid=5b24569d-669a-4306-9025-b86e72fe3687" ] } ], "mendeley" : { "formattedCitation" : "[&lt;i&gt;Niu et al.&lt;/i&gt;, 2003]", "plainTextFormattedCitation" : "[Niu et al., 2003]", "previouslyFormattedCitation" : "[&lt;i&gt;Niu et al.&lt;/i&gt;, 2003]" }, "properties" : { "noteIndex" : 0 }, "schema" : "https://github.com/citation-style-language/schema/raw/master/csl-citation.json" }</w:instrText>
      </w:r>
      <w:r>
        <w:fldChar w:fldCharType="separate"/>
      </w:r>
      <w:r w:rsidR="006A3C5F" w:rsidRPr="006A3C5F">
        <w:rPr>
          <w:noProof/>
        </w:rPr>
        <w:t>[</w:t>
      </w:r>
      <w:r w:rsidR="006A3C5F" w:rsidRPr="006A3C5F">
        <w:rPr>
          <w:i/>
          <w:noProof/>
        </w:rPr>
        <w:t>Niu et al.</w:t>
      </w:r>
      <w:r w:rsidR="006A3C5F" w:rsidRPr="006A3C5F">
        <w:rPr>
          <w:noProof/>
        </w:rPr>
        <w:t>, 2003]</w:t>
      </w:r>
      <w:r>
        <w:fldChar w:fldCharType="end"/>
      </w:r>
      <w:r>
        <w:t xml:space="preserve"> reports the evidence of crustal structural changes at Parkfield that detected from seismic data. </w:t>
      </w:r>
      <w:r w:rsidR="00595B44">
        <w:t xml:space="preserve">They find a systematic temporal variation in the seismograms of repeat microearthquakes that occurred on the Parkfield segment of the San Andreas fault over the decade 1987 – 97. Their analysis reveals a change of the order of 10 m in the location of scatters which plausibly lie within the fault zone at a depth of ~3 km. </w:t>
      </w:r>
      <w:r w:rsidR="002300EB">
        <w:t xml:space="preserve">The motion of the scatters is coincident, in space and time, with the onset of a well documented aseismic transient (deformation event). They speculate that this structural change is the result of a stress-induced redistribution of fluids in fluid-filled fractures caused by the transient event. </w:t>
      </w:r>
    </w:p>
    <w:p w14:paraId="1CE01D69" w14:textId="77777777" w:rsidR="00F942A5" w:rsidRDefault="00F942A5" w:rsidP="00B50701"/>
    <w:p w14:paraId="5CD506B5" w14:textId="28823DF2" w:rsidR="00F942A5" w:rsidRDefault="00137AF6" w:rsidP="00B50701">
      <w:r>
        <w:fldChar w:fldCharType="begin" w:fldLock="1"/>
      </w:r>
      <w:r w:rsidR="00CE40BE">
        <w:instrText>ADDIN CSL_CITATION { "citationItems" : [ { "id" : "ITEM-1", "itemData" : { "DOI" : "10.1038/nature14539", "ISBN" : "3135786504", "ISSN" : "0028-0836", "PMID" : "26017442",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5", "27" ] ] }, "page" : "436-444", "publisher" : "Nature Publishing Group", "title" : "Deep learning", "type" : "article-journal", "volume" : "521" }, "uris" : [ "http://www.mendeley.com/documents/?uuid=79eda393-434c-4b65-9509-f39b0c4e4291" ] } ], "mendeley" : { "formattedCitation" : "[&lt;i&gt;LeCun et al.&lt;/i&gt;, 2015]", "plainTextFormattedCitation" : "[LeCun et al., 2015]", "previouslyFormattedCitation" : "[&lt;i&gt;LeCun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LeCun et al.</w:t>
      </w:r>
      <w:r w:rsidR="006A3C5F" w:rsidRPr="006A3C5F">
        <w:rPr>
          <w:noProof/>
        </w:rPr>
        <w:t>, 2015]</w:t>
      </w:r>
      <w:r>
        <w:fldChar w:fldCharType="end"/>
      </w:r>
      <w:r>
        <w:t xml:space="preserve"> gives a very nice review about Deep learning in nature. </w:t>
      </w:r>
      <w:r w:rsidR="00076F6D">
        <w:t xml:space="preserve">They first talked about the </w:t>
      </w:r>
      <w:r w:rsidR="00C062BE">
        <w:t xml:space="preserve">benefits of deep learning, the key advantage is that deep learning can learn good features automatically using a general-purpose learning procedure, thus avoid of feature engineering. </w:t>
      </w:r>
      <w:r w:rsidR="002161BB">
        <w:t>Some key points from their reviews are:</w:t>
      </w:r>
    </w:p>
    <w:p w14:paraId="7C776B62" w14:textId="7B73F2CA" w:rsidR="002161BB" w:rsidRDefault="00430750" w:rsidP="00430750">
      <w:pPr>
        <w:pStyle w:val="ListParagraph"/>
        <w:numPr>
          <w:ilvl w:val="0"/>
          <w:numId w:val="1"/>
        </w:numPr>
      </w:pPr>
      <w:r>
        <w:t xml:space="preserve">Representation learning is a set of methods that allows a machine to be fed with raw data and to automatically discover the representations needed for detection or classification. </w:t>
      </w:r>
    </w:p>
    <w:p w14:paraId="30A924FE" w14:textId="78B49B5A" w:rsidR="00430750" w:rsidRDefault="0058013C" w:rsidP="00430750">
      <w:pPr>
        <w:pStyle w:val="ListParagraph"/>
        <w:numPr>
          <w:ilvl w:val="0"/>
          <w:numId w:val="1"/>
        </w:numPr>
      </w:pPr>
      <w:r>
        <w:t xml:space="preserve">Stochastic gradient descent called stochastic because each small set of examples gives a noisy estimate of the average gradient over all examples. </w:t>
      </w:r>
    </w:p>
    <w:p w14:paraId="612F9003" w14:textId="528ACF9D" w:rsidR="0058013C" w:rsidRDefault="00381EC0" w:rsidP="00430750">
      <w:pPr>
        <w:pStyle w:val="ListParagraph"/>
        <w:numPr>
          <w:ilvl w:val="0"/>
          <w:numId w:val="1"/>
        </w:numPr>
      </w:pPr>
      <w:r>
        <w:t xml:space="preserve">At present, the most popular non-linear function is the rectified linear unit, which typically learns much faster in networks with many layers compare with tanh and sigmoid. </w:t>
      </w:r>
    </w:p>
    <w:p w14:paraId="6A7CD881" w14:textId="7D1740EE" w:rsidR="00381EC0" w:rsidRDefault="00C22E78" w:rsidP="00430750">
      <w:pPr>
        <w:pStyle w:val="ListParagraph"/>
        <w:numPr>
          <w:ilvl w:val="0"/>
          <w:numId w:val="1"/>
        </w:numPr>
      </w:pPr>
      <w:r>
        <w:t>The h</w:t>
      </w:r>
      <w:r w:rsidR="003D0024">
        <w:t xml:space="preserve">idden layers can be seen as distorting the input in a non-linear way so that categories become linearly separable by the last layer. </w:t>
      </w:r>
    </w:p>
    <w:p w14:paraId="75456C20" w14:textId="74DED94C" w:rsidR="00C22E78" w:rsidRDefault="00AC7FFE" w:rsidP="00430750">
      <w:pPr>
        <w:pStyle w:val="ListParagraph"/>
        <w:numPr>
          <w:ilvl w:val="0"/>
          <w:numId w:val="1"/>
        </w:numPr>
      </w:pPr>
      <w:r>
        <w:t xml:space="preserve">In practice, poor local minima are rarely a problem with large networks. </w:t>
      </w:r>
    </w:p>
    <w:p w14:paraId="1ABFA56C" w14:textId="25FEA0AA" w:rsidR="00A164FF" w:rsidRDefault="00A164FF" w:rsidP="00430750">
      <w:pPr>
        <w:pStyle w:val="ListParagraph"/>
        <w:numPr>
          <w:ilvl w:val="0"/>
          <w:numId w:val="1"/>
        </w:numPr>
      </w:pPr>
      <w:r>
        <w:lastRenderedPageBreak/>
        <w:t>The unsupervised ‘pre-training’</w:t>
      </w:r>
      <w:r w:rsidR="00746C7B">
        <w:t xml:space="preserve"> can reduce the overfitting problem when use small datasets, and it is needed when you have a small dataset</w:t>
      </w:r>
    </w:p>
    <w:p w14:paraId="68CD1D28" w14:textId="2FEA5D6F" w:rsidR="00A164FF" w:rsidRDefault="00A164FF" w:rsidP="00430750">
      <w:pPr>
        <w:pStyle w:val="ListParagraph"/>
        <w:numPr>
          <w:ilvl w:val="0"/>
          <w:numId w:val="1"/>
        </w:numPr>
      </w:pPr>
      <w:r>
        <w:t>The first major application</w:t>
      </w:r>
      <w:r w:rsidR="00746C7B">
        <w:t xml:space="preserve"> of this pre-training appr</w:t>
      </w:r>
      <w:r w:rsidR="006402B8">
        <w:t xml:space="preserve">oach was in speech recognition, and it was made possible by the advent of fast graphics processing units (GPU). </w:t>
      </w:r>
    </w:p>
    <w:p w14:paraId="058A9107" w14:textId="6CC23217" w:rsidR="006402B8" w:rsidRDefault="000A4904" w:rsidP="00430750">
      <w:pPr>
        <w:pStyle w:val="ListParagraph"/>
        <w:numPr>
          <w:ilvl w:val="0"/>
          <w:numId w:val="1"/>
        </w:numPr>
      </w:pPr>
      <w:r>
        <w:t xml:space="preserve">By 2012, versions of deep net were already being deployed in Android phones. </w:t>
      </w:r>
    </w:p>
    <w:p w14:paraId="6F1B0992" w14:textId="796473BC" w:rsidR="00BA1FFA" w:rsidRDefault="006E592C" w:rsidP="00430750">
      <w:pPr>
        <w:pStyle w:val="ListParagraph"/>
        <w:numPr>
          <w:ilvl w:val="0"/>
          <w:numId w:val="1"/>
        </w:numPr>
      </w:pPr>
      <w:r>
        <w:t xml:space="preserve">The convolutional neural network </w:t>
      </w:r>
      <w:r w:rsidR="00A1105E">
        <w:t xml:space="preserve">(ConvNets) </w:t>
      </w:r>
      <w:r>
        <w:t>was much easier to train and generalized much better than networks with full connec</w:t>
      </w:r>
      <w:r w:rsidR="002D0734">
        <w:t xml:space="preserve">tivity between adjacent layers. </w:t>
      </w:r>
    </w:p>
    <w:p w14:paraId="3989B32E" w14:textId="49CB825E" w:rsidR="00036FB5" w:rsidRDefault="00A1105E" w:rsidP="00430750">
      <w:pPr>
        <w:pStyle w:val="ListParagraph"/>
        <w:numPr>
          <w:ilvl w:val="0"/>
          <w:numId w:val="1"/>
        </w:numPr>
      </w:pPr>
      <w:r>
        <w:t>ConvNets</w:t>
      </w:r>
      <w:r w:rsidR="003171E5">
        <w:t xml:space="preserve"> are designed to process data that come in the form of multiple arrays. </w:t>
      </w:r>
      <w:r w:rsidR="003B03E6">
        <w:t>There are 4 key ideas that take advantage of the properties of natural signals: local connections, shared weights, pooling</w:t>
      </w:r>
      <w:r w:rsidR="00AA5951">
        <w:t xml:space="preserve"> and the use of many layers. </w:t>
      </w:r>
    </w:p>
    <w:p w14:paraId="2C272C29" w14:textId="142526C7" w:rsidR="00C012E6" w:rsidRDefault="00C012E6" w:rsidP="00430750">
      <w:pPr>
        <w:pStyle w:val="ListParagraph"/>
        <w:numPr>
          <w:ilvl w:val="0"/>
          <w:numId w:val="1"/>
        </w:numPr>
      </w:pPr>
      <w:r>
        <w:t xml:space="preserve">New regularization method is to use the dropout. </w:t>
      </w:r>
    </w:p>
    <w:p w14:paraId="41527A28" w14:textId="2BF29D6B" w:rsidR="00C012E6" w:rsidRDefault="00C012E6" w:rsidP="00430750">
      <w:pPr>
        <w:pStyle w:val="ListParagraph"/>
        <w:numPr>
          <w:ilvl w:val="0"/>
          <w:numId w:val="1"/>
        </w:numPr>
      </w:pPr>
      <w:r>
        <w:t xml:space="preserve">Recurrent neural networks used for sequential data by unfolding the time into a very deep nets. </w:t>
      </w:r>
    </w:p>
    <w:p w14:paraId="17A2B645" w14:textId="148C155B" w:rsidR="003F682B" w:rsidRDefault="003F682B" w:rsidP="00430750">
      <w:pPr>
        <w:pStyle w:val="ListParagraph"/>
        <w:numPr>
          <w:ilvl w:val="0"/>
          <w:numId w:val="1"/>
        </w:numPr>
      </w:pPr>
      <w:r>
        <w:t xml:space="preserve">RNN is not good to store information for very long time, therefore, the proposal of long short-term memory networks is to solve this problem. </w:t>
      </w:r>
    </w:p>
    <w:p w14:paraId="48C9C31E" w14:textId="77777777" w:rsidR="009D6DA1" w:rsidRDefault="009D6DA1" w:rsidP="003D67D2">
      <w:pPr>
        <w:pStyle w:val="ListParagraph"/>
      </w:pPr>
    </w:p>
    <w:p w14:paraId="7F4F3C79" w14:textId="25738995" w:rsidR="009D6DA1" w:rsidRDefault="009D6DA1" w:rsidP="009D6DA1">
      <w:r>
        <w:fldChar w:fldCharType="begin" w:fldLock="1"/>
      </w:r>
      <w:r w:rsidR="00CE40BE">
        <w:instrText>ADDIN CSL_CITATION { "citationItems" : [ { "id" : "ITEM-1", "itemData" : { "DOI" : "10.1016/j.epsl.2014.06.016", "ISSN" : "0012821X", "abstract" : "The USArray observatory, a component of the EarthScope science initiative, has provided a geophysical dataset that densely samples the continental US with unprecedented scale and resolution. The major scientific target of the multidisciplinary EarthScope project is an understanding of the structure, dynamics, and evolution of the North American continent, with emphasis on imaging the continental crust and lithosphere as well as illuminating dynamic processes in the deep Earth. This special issue of Earth and Planetary Science Letters presents a collection of papers that leverage data from the USArray observatory to provide fundamental insights into Earth's structure and dynamics. Here we present an overview of the papers in this issue on a range of topics, including the nature of crustal and mantle heterogeneity across North America, the dynamics of the subcontinental mantle, the assembly and preservation of continental interiors, and the physics of earthquakes and faulting. ?? 2014 Elsevier B.V.", "author" : [ { "dropping-particle" : "", "family" : "Long", "given" : "Maureen D.", "non-dropping-particle" : "", "parse-names" : false, "suffix" : "" }, { "dropping-particle" : "", "family" : "Levander", "given" : "Alan", "non-dropping-particle" : "", "parse-names" : false, "suffix" : "" }, { "dropping-particle" : "", "family" : "Shearer", "given" : "Peter M.", "non-dropping-particle" : "", "parse-names" : false, "suffix" : "" } ], "container-title" : "Earth and Planetary Science Letters", "id" : "ITEM-1", "issue" : "September 2014", "issued" : { "date-parts" : [ [ "2014" ] ] }, "page" : "1-5", "publisher" : "Elsevier B.V.", "title" : "An introduction to the special issue of Earth and Planetary Science Letters on USArray science", "type" : "article-journal", "volume" : "1" }, "uris" : [ "http://www.mendeley.com/documents/?uuid=b759663f-98a4-49ef-9107-b87f304cb7ce" ] } ], "mendeley" : { "formattedCitation" : "[&lt;i&gt;Long et al.&lt;/i&gt;, 2014]", "plainTextFormattedCitation" : "[Long et al., 2014]", "previouslyFormattedCitation" : "[&lt;i&gt;Lo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Long et al.</w:t>
      </w:r>
      <w:r w:rsidR="006A3C5F" w:rsidRPr="006A3C5F">
        <w:rPr>
          <w:noProof/>
        </w:rPr>
        <w:t>, 2014]</w:t>
      </w:r>
      <w:r>
        <w:fldChar w:fldCharType="end"/>
      </w:r>
      <w:r>
        <w:t xml:space="preserve"> gives a review of the USArray and the introduction of the papers in the special issue from this array. </w:t>
      </w:r>
      <w:r w:rsidR="0063028C">
        <w:t xml:space="preserve">It summaries the exciting results from USArray mainly from the study of the structure. </w:t>
      </w:r>
      <w:r w:rsidR="002D0F80">
        <w:t xml:space="preserve">Therefore it provides a quick way to know what the papers in this issue about. But I am thinking the other type of study for USArray, maybe I should spend more time on the Machine Learning and see if I can identify some interesting projects. </w:t>
      </w:r>
    </w:p>
    <w:p w14:paraId="2C2D822C" w14:textId="77777777" w:rsidR="001C1ED1" w:rsidRDefault="001C1ED1" w:rsidP="00B50701"/>
    <w:p w14:paraId="1C1E935B" w14:textId="35316E0C" w:rsidR="00667C5E" w:rsidRDefault="00667C5E" w:rsidP="00B50701">
      <w:r>
        <w:fldChar w:fldCharType="begin" w:fldLock="1"/>
      </w:r>
      <w:r w:rsidR="00CE40BE">
        <w:instrText>ADDIN CSL_CITATION { "citationItems" : [ { "id" : "ITEM-1", "itemData" : {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id" : "ITEM-1", "issued" : { "date-parts" : [ [ "2014", "6", "10" ] ] }, "page" : "1-9", "title" : "Generative Adversarial Networks", "type" : "article-journal" }, "uris" : [ "http://www.mendeley.com/documents/?uuid=7049a731-890a-495b-bb05-0e783aa266b6" ] } ], "mendeley" : { "formattedCitation" : "[&lt;i&gt;Goodfellow et al.&lt;/i&gt;, 2014]", "plainTextFormattedCitation" : "[Goodfellow et al., 2014]", "previouslyFormattedCitation" : "[&lt;i&gt;Goodfellow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Goodfellow et al.</w:t>
      </w:r>
      <w:r w:rsidR="006A3C5F" w:rsidRPr="006A3C5F">
        <w:rPr>
          <w:noProof/>
        </w:rPr>
        <w:t>, 2014]</w:t>
      </w:r>
      <w:r>
        <w:fldChar w:fldCharType="end"/>
      </w:r>
      <w:r>
        <w:t xml:space="preserve"> proposed the generative adversarial nets, a very interesting idea. </w:t>
      </w:r>
      <w:r w:rsidR="00CD33A8">
        <w:t xml:space="preserve">It has two models that compete with each other, one generative model and one discriminative model, that being trained together. The </w:t>
      </w:r>
      <w:r w:rsidR="004B71E6">
        <w:t xml:space="preserve">generative model (or generator) is trying to produce fake data to fool the discriminative model, while the discriminative model is try to distinguish whether the input data is from the real world data or the generator. Competition in this game drives both teams to improve their methods until the generator generates data points so real that the discriminative model can not distinguish it. The argument is even we don’t know what exactly the generative model works inside, if it can generate realistic sample, we can think it has a very nice internal mechanism to model the world. </w:t>
      </w:r>
      <w:r w:rsidR="008F0C99">
        <w:t xml:space="preserve">You can see </w:t>
      </w:r>
      <w:r w:rsidR="008F0C99">
        <w:fldChar w:fldCharType="begin" w:fldLock="1"/>
      </w:r>
      <w:r w:rsidR="00CE40BE">
        <w:instrText>ADDIN CSL_CITATION { "citationItems" : [ { "id" : "ITEM-1", "itemData" : { "author" : [ { "dropping-particle" : "", "family" : "Focus", "given" : "News I N", "non-dropping-particle" : "", "parse-names" : false, "suffix" : "" } ], "container-title" : "Nature", "id" : "ITEM-1", "issued" : { "date-parts" : [ [ "2017" ] ] }, "page" : "6-7", "title" : "Astronomers explore uses for AI-generated images Hydrogen yet to prove it \u2019 s metal", "type" : "article-journal" }, "uris" : [ "http://www.mendeley.com/documents/?uuid=50274218-0c33-49b9-adac-a417cfc2df58" ] } ], "mendeley" : { "formattedCitation" : "[&lt;i&gt;Focus&lt;/i&gt;, 2017]", "plainTextFormattedCitation" : "[Focus, 2017]", "previouslyFormattedCitation" : "[&lt;i&gt;Focus&lt;/i&gt;, 2017]" }, "properties" : { "noteIndex" : 0 }, "schema" : "https://github.com/citation-style-language/schema/raw/master/csl-citation.json" }</w:instrText>
      </w:r>
      <w:r w:rsidR="008F0C99">
        <w:fldChar w:fldCharType="separate"/>
      </w:r>
      <w:r w:rsidR="006A3C5F" w:rsidRPr="006A3C5F">
        <w:rPr>
          <w:noProof/>
        </w:rPr>
        <w:t>[</w:t>
      </w:r>
      <w:r w:rsidR="006A3C5F" w:rsidRPr="006A3C5F">
        <w:rPr>
          <w:i/>
          <w:noProof/>
        </w:rPr>
        <w:t>Focus</w:t>
      </w:r>
      <w:r w:rsidR="006A3C5F" w:rsidRPr="006A3C5F">
        <w:rPr>
          <w:noProof/>
        </w:rPr>
        <w:t>, 2017]</w:t>
      </w:r>
      <w:r w:rsidR="008F0C99">
        <w:fldChar w:fldCharType="end"/>
      </w:r>
      <w:r w:rsidR="008F0C99">
        <w:t xml:space="preserve"> for an example to generate realistic samples in the astronomy study. </w:t>
      </w:r>
      <w:r w:rsidR="00FB6F70">
        <w:t xml:space="preserve">Personally, I think this is really a cool method that I can use to generate realistic </w:t>
      </w:r>
      <w:r w:rsidR="00C17349">
        <w:t xml:space="preserve">data without </w:t>
      </w:r>
      <w:r w:rsidR="00887131">
        <w:t>build a parametric model!</w:t>
      </w:r>
    </w:p>
    <w:p w14:paraId="5DD1BEAA" w14:textId="77777777" w:rsidR="00527CDB" w:rsidRDefault="00527CDB" w:rsidP="00B50701"/>
    <w:p w14:paraId="528C674F" w14:textId="06C555DF" w:rsidR="00527CDB" w:rsidRDefault="00527CDB" w:rsidP="00B50701">
      <w:r>
        <w:fldChar w:fldCharType="begin" w:fldLock="1"/>
      </w:r>
      <w:r w:rsidR="00CE40BE">
        <w:instrText>ADDIN CSL_CITATION { "citationItems" : [ { "id" : "ITEM-1", "itemData" : { "author" : [ { "dropping-particle" : "", "family" : "Yoffie", "given" : "David B", "non-dropping-particle" : "", "parse-names" : false, "suffix" : "" }, { "dropping-particle" : "", "family" : "Kim", "given" : "Renee", "non-dropping-particle" : "", "parse-names" : false, "suffix" : "" } ], "container-title" : "Harvard Business Review", "id" : "ITEM-1", "issue" : "February", "issued" : { "date-parts" : [ [ "2009" ] ] }, "page" : "1-5", "title" : "E Ink in 2008", "type" : "article-journal" }, "uris" : [ "http://www.mendeley.com/documents/?uuid=5a17b57d-88fe-4b71-934d-1950e8fc4428" ] } ], "mendeley" : { "formattedCitation" : "[&lt;i&gt;Yoffie and Kim&lt;/i&gt;, 2009]", "plainTextFormattedCitation" : "[Yoffie and Kim, 2009]", "previouslyFormattedCitation" : "[&lt;i&gt;Yoffie and Kim&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Yoffie and Kim</w:t>
      </w:r>
      <w:r w:rsidR="006A3C5F" w:rsidRPr="006A3C5F">
        <w:rPr>
          <w:noProof/>
        </w:rPr>
        <w:t>, 2009]</w:t>
      </w:r>
      <w:r>
        <w:fldChar w:fldCharType="end"/>
      </w:r>
      <w:r>
        <w:t xml:space="preserve"> show the history of the E ink company. </w:t>
      </w:r>
      <w:r w:rsidR="001249D8">
        <w:t xml:space="preserve">It is very interesting how a research project turn into a business. Something need me to think, for example, I should think what is my role in the value chain, since there are many ways to place your company at different position in value chain, but the higher end, the more money you can make. </w:t>
      </w:r>
      <w:r w:rsidR="00D173E7">
        <w:t xml:space="preserve">Also, at the beginning of the company, we should not </w:t>
      </w:r>
      <w:r w:rsidR="00D173E7">
        <w:lastRenderedPageBreak/>
        <w:t xml:space="preserve">work on multiple things, focus on one important thing, and overcome the challenges, then it is much easier to success. </w:t>
      </w:r>
      <w:r w:rsidR="00A05AE8">
        <w:t xml:space="preserve">They scattered everywhere and later cut all the different projects. </w:t>
      </w:r>
      <w:r w:rsidR="00572988">
        <w:t xml:space="preserve">The main problem of them is they didn’t see clear what’s the business model. </w:t>
      </w:r>
    </w:p>
    <w:p w14:paraId="4B04E2AE" w14:textId="77777777" w:rsidR="009D6DA1" w:rsidRDefault="009D6DA1" w:rsidP="00B50701"/>
    <w:p w14:paraId="1DCFE159" w14:textId="1C3E5C5C" w:rsidR="009D6DA1" w:rsidRDefault="00052381" w:rsidP="00B50701">
      <w:r>
        <w:fldChar w:fldCharType="begin" w:fldLock="1"/>
      </w:r>
      <w:r w:rsidR="00CE40BE">
        <w:instrText>ADDIN CSL_CITATION { "citationItems" : [ { "id" : "ITEM-1", "itemData" : { "ISBN" : "8005457685", "author" : [ { "dropping-particle" : "", "family" : "Sahlman", "given" : "William A", "non-dropping-particle" : "", "parse-names" : false, "suffix" : "" } ], "container-title" : "harvard business review", "id" : "ITEM-1", "issue" : "January", "issued" : { "date-parts" : [ [ "2009" ] ] }, "page" : "1-22", "title" : "Dr. John's Products, Ltd.", "type" : "article-journal" }, "uris" : [ "http://www.mendeley.com/documents/?uuid=18e24fb2-8153-4abf-bc55-9b81b6e25c23" ] } ], "mendeley" : { "formattedCitation" : "[&lt;i&gt;Sahlman&lt;/i&gt;, 2009]", "plainTextFormattedCitation" : "[Sahlman, 2009]", "previouslyFormattedCitation" : "[&lt;i&gt;Sahlman&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Sahlman</w:t>
      </w:r>
      <w:r w:rsidR="006A3C5F" w:rsidRPr="006A3C5F">
        <w:rPr>
          <w:noProof/>
        </w:rPr>
        <w:t>, 2009]</w:t>
      </w:r>
      <w:r>
        <w:fldChar w:fldCharType="end"/>
      </w:r>
      <w:r>
        <w:t xml:space="preserve"> shows the history of the success of the SpinBrush. It is really cool to see how John Osher became success</w:t>
      </w:r>
      <w:r w:rsidR="00C41EF3">
        <w:t xml:space="preserve"> step by step. The focus on the development of the core business, know better of the market, use a small group of overqualified people etc. are all the factors to bring the business success. </w:t>
      </w:r>
      <w:r w:rsidR="00582600">
        <w:t xml:space="preserve">Also, it listed sixteen mistakes entrepreneurs do not have to make, which is really useful. </w:t>
      </w:r>
      <w:r w:rsidR="00D457FE">
        <w:t xml:space="preserve">For doing business in a mature market, the best thing is to have something new, and then collaborate with some giants. </w:t>
      </w:r>
      <w:r w:rsidR="00743289">
        <w:t xml:space="preserve">Patent the new developments is also very important factor we need consider to protect us from the giants. </w:t>
      </w:r>
    </w:p>
    <w:p w14:paraId="7D0944ED" w14:textId="77777777" w:rsidR="000A75ED" w:rsidRDefault="000A75ED" w:rsidP="00B50701"/>
    <w:p w14:paraId="67A644A9" w14:textId="285D0E99" w:rsidR="000A75ED" w:rsidRDefault="000A75ED" w:rsidP="00B50701">
      <w:r>
        <w:fldChar w:fldCharType="begin" w:fldLock="1"/>
      </w:r>
      <w:r w:rsidR="00E35418">
        <w:instrText>ADDIN CSL_CITATION { "citationItems" : [ { "id" : "ITEM-1", "itemData" : { "author" : [ { "dropping-particle" : "", "family" : "Massari", "given" : "A", "non-dropping-particle" : "", "parse-names" : false, "suffix" : "" }, { "dropping-particle" : "", "family" : "Kohler", "given" : "Monica", "non-dropping-particle" : "", "parse-names" : false, "suffix" : "" }, { "dropping-particle" : "", "family" : "Clayton", "given" : "R", "non-dropping-particle" : "", "parse-names" : false, "suffix" : "" }, { "dropping-particle" : "", "family" : "Guy", "given" : "R", "non-dropping-particle" : "", "parse-names" : false, "suffix" : "" }, { "dropping-particle" : "", "family" : "Heaton", "given" : "T", "non-dropping-particle" : "", "parse-names" : false, "suffix" : "" }, { "dropping-particle" : "", "family" : "Bunn", "given" : "J", "non-dropping-particle" : "", "parse-names" : false, "suffix" : "" }, { "dropping-particle" : "", "family" : "Chandy", "given" : "K M", "non-dropping-particle" : "", "parse-names" : false, "suffix" : "" }, { "dropping-particle" : "", "family" : "Demetri", "given" : "D", "non-dropping-particle" : "", "parse-names" : false, "suffix" : "" } ], "container-title" : "16th World Conference on Earthquake", "id" : "ITEM-1", "issued" : { "date-parts" : [ [ "2017" ] ] }, "title" : "Dense Building Instrumentation Application for City-Wide Structural Health Monitoring", "type" : "paper-conference" }, "uris" : [ "http://www.mendeley.com/documents/?uuid=332162eb-6214-4aa0-a8d0-ca28c564602d" ] } ], "mendeley" : { "formattedCitation" : "[&lt;i&gt;Massari et al.&lt;/i&gt;, 2017]", "plainTextFormattedCitation" : "[Massari et al., 2017]", "previouslyFormattedCitation" : "[&lt;i&gt;Massari et al.&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Massari et al.</w:t>
      </w:r>
      <w:r w:rsidR="006A3C5F" w:rsidRPr="006A3C5F">
        <w:rPr>
          <w:noProof/>
        </w:rPr>
        <w:t>, 2017]</w:t>
      </w:r>
      <w:r>
        <w:fldChar w:fldCharType="end"/>
      </w:r>
      <w:r>
        <w:t xml:space="preserve"> reports the CSN network at the 16</w:t>
      </w:r>
      <w:r w:rsidRPr="000A75ED">
        <w:rPr>
          <w:vertAlign w:val="superscript"/>
        </w:rPr>
        <w:t>th</w:t>
      </w:r>
      <w:r>
        <w:t xml:space="preserve"> world conference on earthquake. </w:t>
      </w:r>
      <w:r w:rsidR="00EA1D08">
        <w:t xml:space="preserve">It </w:t>
      </w:r>
      <w:r w:rsidR="00C500FE">
        <w:t>describes</w:t>
      </w:r>
      <w:r w:rsidR="004F549A">
        <w:t xml:space="preserve"> the instrumenta</w:t>
      </w:r>
      <w:r w:rsidR="00C500FE">
        <w:t xml:space="preserve">tions of CSN on the JPL campus. This paper has a very nice discussion of the application of this dense data to the </w:t>
      </w:r>
      <w:r w:rsidR="0050518E">
        <w:t xml:space="preserve">engineering community. </w:t>
      </w:r>
      <w:r w:rsidR="00B73F4F">
        <w:t xml:space="preserve">Using the finite element model to compare with the observation and to explore some features of the building is another section in this paper. </w:t>
      </w:r>
      <w:r w:rsidR="0050518E">
        <w:t xml:space="preserve">Also, it talks using the radon transform to find the reflection points of the waves due to impedance. </w:t>
      </w:r>
      <w:r w:rsidR="00901361">
        <w:t xml:space="preserve">The final part of the paper talks about the real-time platform that can be visually explored by the users. </w:t>
      </w:r>
    </w:p>
    <w:p w14:paraId="6722B222" w14:textId="77777777" w:rsidR="000D3DD9" w:rsidRDefault="000D3DD9" w:rsidP="00B50701"/>
    <w:p w14:paraId="3918AC27" w14:textId="227D74F5" w:rsidR="000D3DD9" w:rsidRDefault="000D3DD9" w:rsidP="00B50701">
      <w:r>
        <w:fldChar w:fldCharType="begin" w:fldLock="1"/>
      </w:r>
      <w:r w:rsidR="00CE40BE">
        <w:instrText>ADDIN CSL_CITATION { "citationItems" : [ { "id" : "ITEM-1", "itemData" : { "DOI" : "10.1126/science.aag0482", "ISSN" : "0036-8075", "author" : [ { "dropping-particle" : "", "family" : "Bletery", "given" : "Quentin", "non-dropping-particle" : "", "parse-names" : false, "suffix" : "" }, { "dropping-particle" : "", "family" : "Thomas", "given" : "Amanda M.", "non-dropping-particle" : "", "parse-names" : false, "suffix" : "" }, { "dropping-particle" : "", "family" : "Rempel", "given" : "Alan W.", "non-dropping-particle" : "", "parse-names" : false, "suffix" : "" }, { "dropping-particle" : "", "family" : "Karlstrom", "given" : "Leif", "non-dropping-particle" : "", "parse-names" : false, "suffix" : "" }, { "dropping-particle" : "", "family" : "Sladen", "given" : "Anthony", "non-dropping-particle" : "", "parse-names" : false, "suffix" : "" }, { "dropping-particle" : "", "family" : "Barros", "given" : "Louis", "non-dropping-particle" : "De", "parse-names" : false, "suffix" : "" } ], "container-title" : "Science", "id" : "ITEM-1", "issue" : "6315", "issued" : { "date-parts" : [ [ "2016", "11", "25" ] ] }, "page" : "1027-1031", "title" : "Mega-earthquakes rupture flat megathrusts", "type" : "article-journal", "volume" : "354" }, "uris" : [ "http://www.mendeley.com/documents/?uuid=7ea2de37-a956-44c7-b7a4-1e24ef80064e" ] } ], "mendeley" : { "formattedCitation" : "[&lt;i&gt;Bletery et al.&lt;/i&gt;, 2016]", "plainTextFormattedCitation" : "[Bletery et al., 2016]", "previouslyFormattedCitation" : "[&lt;i&gt;Bletery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letery et al.</w:t>
      </w:r>
      <w:r w:rsidR="006A3C5F" w:rsidRPr="006A3C5F">
        <w:rPr>
          <w:noProof/>
        </w:rPr>
        <w:t>, 2016]</w:t>
      </w:r>
      <w:r>
        <w:fldChar w:fldCharType="end"/>
      </w:r>
      <w:r>
        <w:t xml:space="preserve"> reports that the mega-earthquakes preferentially rupture flat (low-curvature) interfaces. </w:t>
      </w:r>
      <w:r w:rsidR="004E7467">
        <w:t>They studied</w:t>
      </w:r>
      <w:r w:rsidR="00904A2D">
        <w:t xml:space="preserve"> the curvature from the slab1.0, and overlay the rupture areas</w:t>
      </w:r>
      <w:r w:rsidR="006A458D">
        <w:t xml:space="preserve"> of the past large earthquakes. They found most of the rupture areas are </w:t>
      </w:r>
      <w:r>
        <w:t xml:space="preserve"> </w:t>
      </w:r>
      <w:r w:rsidR="006A458D">
        <w:t xml:space="preserve">within the places where the curvature is small, and small average dip angles. </w:t>
      </w:r>
      <w:r w:rsidR="002435A3">
        <w:t xml:space="preserve">When they plot the magnitude and the average dip angle and curvature, they found a negative correlation, even though the variances are large. </w:t>
      </w:r>
      <w:r w:rsidR="00A66DBE">
        <w:t xml:space="preserve">The build a simplified analytic model and demonstrates that heterogeneity in shear strength increases with curvature. </w:t>
      </w:r>
      <w:r w:rsidR="006B467C">
        <w:t xml:space="preserve">Shear strength on flat megathrusts is more homogeneous, and hence more likely to be exceeded simultaneously over large areas, than on highly curved faults. </w:t>
      </w:r>
      <w:r w:rsidR="00A135E9">
        <w:t xml:space="preserve">This is a very interesting hypothesis, since it reduces the different factors into one factor – curvature. The high curvature will work as barriers for the rupture. But the other thing is how accurate is the slab1.0 model to study the curvature. </w:t>
      </w:r>
    </w:p>
    <w:p w14:paraId="751858DE" w14:textId="77777777" w:rsidR="00482E26" w:rsidRDefault="00482E26" w:rsidP="00B50701"/>
    <w:p w14:paraId="42163655" w14:textId="5E7EC91C" w:rsidR="00482E26" w:rsidRDefault="00482E26" w:rsidP="00B50701">
      <w:r>
        <w:fldChar w:fldCharType="begin" w:fldLock="1"/>
      </w:r>
      <w:r w:rsidR="00CE40BE">
        <w:instrText>ADDIN CSL_CITATION { "citationItems" : [ { "id" : "ITEM-1", "itemData" : { "author" : [ { "dropping-particle" : "", "family" : "Aguiar", "given" : "Ana C", "non-dropping-particle" : "", "parse-names" : false, "suffix" : "" }, { "dropping-particle" : "", "family" : "Myers", "given" : "Stephen C", "non-dropping-particle" : "", "parse-names" : false, "suffix" : "" } ], "id" : "ITEM-1", "issued" : { "date-parts" : [ [ "2016" ] ] }, "number-of-pages" : "1-6", "title" : "Characterizing Microseismicity at the Newberry Volcano Geothermal Site using PageRank", "type" : "report" }, "uris" : [ "http://www.mendeley.com/documents/?uuid=a61d2b7a-2ca5-42a9-b485-9b2e16334978" ] } ], "mendeley" : { "formattedCitation" : "[&lt;i&gt;Aguiar and Myers&lt;/i&gt;, 2016]", "plainTextFormattedCitation" : "[Aguiar and Myers, 2016]", "previouslyFormattedCitation" : "[&lt;i&gt;Aguiar and Myers&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Aguiar and Myers</w:t>
      </w:r>
      <w:r w:rsidR="006A3C5F" w:rsidRPr="006A3C5F">
        <w:rPr>
          <w:noProof/>
        </w:rPr>
        <w:t>, 2016]</w:t>
      </w:r>
      <w:r>
        <w:fldChar w:fldCharType="end"/>
      </w:r>
      <w:r>
        <w:t xml:space="preserve"> talks about characterizing microseismicity at the Newberry volcano geothermal site using PageRank method they developed at Stanford. In this report, it mainly talks about the indirect links this method can identify, but fails to talk about the physical meaning of the indirect links. Besides, this report seems focus on the method itself instead of the results that characterize the microseismicity, maybe there will be another paper talk more about this. </w:t>
      </w:r>
    </w:p>
    <w:p w14:paraId="16813A57" w14:textId="77777777" w:rsidR="00975F1A" w:rsidRDefault="00975F1A" w:rsidP="00B50701"/>
    <w:p w14:paraId="76A7D55F" w14:textId="7DB106AA" w:rsidR="00975F1A" w:rsidRDefault="00975F1A" w:rsidP="00B50701">
      <w:r>
        <w:fldChar w:fldCharType="begin" w:fldLock="1"/>
      </w:r>
      <w:r w:rsidR="00CE40BE">
        <w:instrText>ADDIN CSL_CITATION { "citationItems" : [ { "id" : "ITEM-1", "itemData" : { "author" : [ { "dropping-particle" : "", "family" : "NAEEM ZAFAR", "given" : "Victoria Chang", "non-dropping-particle" : "", "parse-names" : false, "suffix" : "" } ], "container-title" : "Berkeley - Haas Case Series", "id" : "ITEM-1", "issued" : { "date-parts" : [ [ "2011" ] ] }, "title" : "If you build it, they will come", "type" : "article-journal" }, "uris" : [ "http://www.mendeley.com/documents/?uuid=1918577f-8dda-496c-b154-abd0a08822e3" ] } ], "mendeley" : { "formattedCitation" : "[&lt;i&gt;NAEEM ZAFAR&lt;/i&gt;, 2011]", "plainTextFormattedCitation" : "[NAEEM ZAFAR, 2011]", "previouslyFormattedCitation" : "[&lt;i&gt;NAEEM ZAFAR&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NAEEM ZAFAR</w:t>
      </w:r>
      <w:r w:rsidR="006A3C5F" w:rsidRPr="006A3C5F">
        <w:rPr>
          <w:noProof/>
        </w:rPr>
        <w:t>, 2011]</w:t>
      </w:r>
      <w:r>
        <w:fldChar w:fldCharType="end"/>
      </w:r>
      <w:r>
        <w:t xml:space="preserve"> talks about the whole history of the company Veridicom, and some interesting things I learned are:</w:t>
      </w:r>
    </w:p>
    <w:p w14:paraId="7AE69269" w14:textId="554C1513" w:rsidR="00975F1A" w:rsidRDefault="00975F1A" w:rsidP="00975F1A">
      <w:pPr>
        <w:pStyle w:val="ListParagraph"/>
        <w:numPr>
          <w:ilvl w:val="0"/>
          <w:numId w:val="2"/>
        </w:numPr>
      </w:pPr>
      <w:r>
        <w:lastRenderedPageBreak/>
        <w:t xml:space="preserve">the fingerprinting sensor system is a very interesting system. It includes scan the image of the ridges and valleys of the finger using thousands of built-in capacitive sensors, the matching algorithm to match the pattern, and data protection software then erased the actual fingerprint image, but did store a set of characteristics unique to the fingerprint (that even if stolen could not be used) for future identification. </w:t>
      </w:r>
    </w:p>
    <w:p w14:paraId="6EBC551A" w14:textId="09B4E9E1" w:rsidR="00975F1A" w:rsidRDefault="00224414" w:rsidP="00975F1A">
      <w:pPr>
        <w:pStyle w:val="ListParagraph"/>
        <w:numPr>
          <w:ilvl w:val="0"/>
          <w:numId w:val="2"/>
        </w:numPr>
      </w:pPr>
      <w:r>
        <w:t>The different views of the founder and the technical lead is very interesting, the technical lead saw the founder as a way to get money for their projects, not necessarily because they wanted to build a company. This maybe not good for the company?</w:t>
      </w:r>
    </w:p>
    <w:p w14:paraId="788B0E6A" w14:textId="63E12B4A" w:rsidR="00224414" w:rsidRDefault="00224414" w:rsidP="00975F1A">
      <w:pPr>
        <w:pStyle w:val="ListParagraph"/>
        <w:numPr>
          <w:ilvl w:val="0"/>
          <w:numId w:val="2"/>
        </w:numPr>
      </w:pPr>
      <w:r>
        <w:t xml:space="preserve">VC invest in technology, people, and markets order. </w:t>
      </w:r>
    </w:p>
    <w:p w14:paraId="7C7D0978" w14:textId="77D198D5" w:rsidR="00224414" w:rsidRDefault="00224414" w:rsidP="00975F1A">
      <w:pPr>
        <w:pStyle w:val="ListParagraph"/>
        <w:numPr>
          <w:ilvl w:val="0"/>
          <w:numId w:val="2"/>
        </w:numPr>
      </w:pPr>
      <w:r>
        <w:t xml:space="preserve">Timing of starting a specific company with the technology is really important, </w:t>
      </w:r>
      <w:r w:rsidR="00796C7C">
        <w:t>if you don’t have outside support, even your technology is really advanced, you can not success. Think about you are an smartphone app developer before there is an smartphone</w:t>
      </w:r>
    </w:p>
    <w:p w14:paraId="3D809616" w14:textId="52974EDC" w:rsidR="00796C7C" w:rsidRDefault="00796C7C" w:rsidP="00975F1A">
      <w:pPr>
        <w:pStyle w:val="ListParagraph"/>
        <w:numPr>
          <w:ilvl w:val="0"/>
          <w:numId w:val="2"/>
        </w:numPr>
      </w:pPr>
      <w:r>
        <w:t>“The number one lesson that I learned when you are starting a company with just the technology, is that you need to hire a marketing guy before you hire a sales guy”</w:t>
      </w:r>
    </w:p>
    <w:p w14:paraId="11B93E18" w14:textId="5803ADA6" w:rsidR="00796C7C" w:rsidRDefault="00697097" w:rsidP="00975F1A">
      <w:pPr>
        <w:pStyle w:val="ListParagraph"/>
        <w:numPr>
          <w:ilvl w:val="0"/>
          <w:numId w:val="2"/>
        </w:numPr>
      </w:pPr>
      <w:r>
        <w:t>The early fail of the company is due to they did not figure out “who exactly are the customers”, therefore, the transform from OEM manufacturer to a solution company that aiming for get BOA etc bank is a very wise move, and leading to some big customers first to advance the business.</w:t>
      </w:r>
    </w:p>
    <w:p w14:paraId="2FBF4696" w14:textId="0AC4F3AF" w:rsidR="00697097" w:rsidRDefault="00DA464D" w:rsidP="00975F1A">
      <w:pPr>
        <w:pStyle w:val="ListParagraph"/>
        <w:numPr>
          <w:ilvl w:val="0"/>
          <w:numId w:val="2"/>
        </w:numPr>
      </w:pPr>
      <w:r>
        <w:t xml:space="preserve">It is a little crazy to see that the board fire the founder CEO, but I guess this is how the company evolve. </w:t>
      </w:r>
    </w:p>
    <w:p w14:paraId="2E292539" w14:textId="04F6D753" w:rsidR="008535E1" w:rsidRDefault="008535E1" w:rsidP="00975F1A">
      <w:pPr>
        <w:pStyle w:val="ListParagraph"/>
        <w:numPr>
          <w:ilvl w:val="0"/>
          <w:numId w:val="2"/>
        </w:numPr>
      </w:pPr>
      <w:r>
        <w:t xml:space="preserve">Identifying the existing competitors are important. </w:t>
      </w:r>
    </w:p>
    <w:p w14:paraId="33D145C2" w14:textId="77777777" w:rsidR="002C26D3" w:rsidRDefault="002C26D3" w:rsidP="00B50701"/>
    <w:p w14:paraId="319A9AE4" w14:textId="0B311DE4" w:rsidR="00052381" w:rsidRDefault="00AE2A7E" w:rsidP="00B50701">
      <w:r>
        <w:fldChar w:fldCharType="begin" w:fldLock="1"/>
      </w:r>
      <w:r w:rsidR="00CE40BE">
        <w:instrText>ADDIN CSL_CITATION { "citationItems" : [ { "id" : "ITEM-1", "itemData" : { "DOI" : "10.1117/12.2010306", "ISBN" : "9780819494757", "ISSN" : "0277786X", "abstract" : "A new type of seismic network is in development that takes advantage of community volunteers to install low-cost ac-celerometers in houses and buildings. The Community Seismic Network and Quake-Catcher Network are examples of this, in which observational-based structural monitoring is carried out using records from one to tens of stations in a single building. We have deployed about one hundred accelerometers in a number of buildings ranging between five and 23 stories in the Los Angeles region. In addition to a USB-connected device which connects to the host's computer, we have developed a stand-alone sensor-plug-computer device that directly connects to the internet via Ethernet or wifi. In the case of the Community Seismic Network, the sensors report both continuous data and anomalies in local acceleration to a cloud computing service consisting of data centers geographically distributed across the continent. Visualization models of the instrumented buildings' dynamic linear response have been constructed using Google SketchUp and an associated plug-in to matlab with recorded shaking data. When data are available from only one to a very limited number of accelerometers in high rises, the buildings are represented as simple shear beam or prismatic Timoshenko beam models with soil-structure interaction. Small-magnitude earthquake records are used to identify the first set of horizontal vibrational frequencies. These frequencies are then used to compute the response on every floor of the building, constrained by the observed data. These tools are resulting in networking standards that will enable data sharing among entire communities, facility managers, and emergency response groups. \u00a9 2013 SPIE.", "author" : [ { "dropping-particle" : "", "family" : "Kohler", "given" : "Monica D", "non-dropping-particle" : "", "parse-names" : false, "suffix" : "" }, { "dropping-particle" : "", "family" : "Heaton", "given" : "Thomas H", "non-dropping-particle" : "", "parse-names" : false, "suffix" : "" }, { "dropping-particle" : "", "family" : "Cheng", "given" : "Ming-Hei", "non-dropping-particle" : "", "parse-names" : false, "suffix" : "" } ], "container-title" : "Proceedings of SPIE - The International Society for Optical Engineering", "id" : "ITEM-1", "issued" : { "date-parts" : [ [ "2013" ] ] }, "page" : "86923X", "title" : "The community seismic network and quake-catcher network: enabling structural health monitoring through instrumentation by community participants", "type" : "article-journal", "volume" : "8692" }, "uris" : [ "http://www.mendeley.com/documents/?uuid=05884cc6-e04a-49af-9897-25709c4056dc" ] } ], "mendeley" : { "formattedCitation" : "[&lt;i&gt;Kohler et al.&lt;/i&gt;, 2013]", "plainTextFormattedCitation" : "[Kohler et al., 2013]", "previouslyFormattedCitation" : "[&lt;i&gt;Kohler et al.&lt;/i&gt;, 2013]"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3]</w:t>
      </w:r>
      <w:r>
        <w:fldChar w:fldCharType="end"/>
      </w:r>
      <w:r>
        <w:t xml:space="preserve"> reports the idea of using low-cost sensors to do structural health monitoring. </w:t>
      </w:r>
      <w:r w:rsidR="00014118">
        <w:t xml:space="preserve">In this paper, they showed that they can model the building using Timoshenko beam approach. </w:t>
      </w:r>
      <w:r w:rsidR="00EF6DCA">
        <w:t xml:space="preserve">In this case, knowing the first two eigenfrequencies of the building allows them to estimate the mode shapes of a bending, shearing, and rocking building. Then </w:t>
      </w:r>
      <w:r w:rsidR="00341AD6">
        <w:t xml:space="preserve">they use the first two modes and the traveling wave component, they can estimate the displacement around the fundamental frequencies. This let them to compare with the observations from the low-cost sensors and showing nice matching. </w:t>
      </w:r>
      <w:r w:rsidR="009E04CB">
        <w:t xml:space="preserve">They also have timing issue on different sensors, and they applied method to correct it. </w:t>
      </w:r>
      <w:r w:rsidR="008F1D69">
        <w:t>This approach uses the observation that the building’s response is dominated by the 1</w:t>
      </w:r>
      <w:r w:rsidR="008F1D69" w:rsidRPr="008F1D69">
        <w:rPr>
          <w:vertAlign w:val="superscript"/>
        </w:rPr>
        <w:t>st</w:t>
      </w:r>
      <w:r w:rsidR="008F1D69">
        <w:t xml:space="preserve"> modal response and the residual response which is the travelling wave due to the building’s transient response to earthquake forces exciting it at the base. </w:t>
      </w:r>
      <w:r w:rsidR="00410A65">
        <w:t xml:space="preserve">Approximations are more accurate when the single record is obtained from near the top of the building. </w:t>
      </w:r>
    </w:p>
    <w:p w14:paraId="02A503AC" w14:textId="77777777" w:rsidR="00221C6E" w:rsidRDefault="00221C6E" w:rsidP="00B50701"/>
    <w:p w14:paraId="0F8A83ED" w14:textId="2BA23D4E" w:rsidR="00221C6E" w:rsidRDefault="00221C6E" w:rsidP="00B50701">
      <w:r>
        <w:fldChar w:fldCharType="begin" w:fldLock="1"/>
      </w:r>
      <w:r w:rsidR="00CE40BE">
        <w:instrText>ADDIN CSL_CITATION { "citationItems" : [ { "id" : "ITEM-1", "itemData" : { "DOI" : "10.3133/ofr20151134", "author" : [ { "dropping-particle" : "", "family" : "Kohler", "given" : "By Monica D", "non-dropping-particle" : "", "parse-names" : false, "suffix" : "" }, { "dropping-particle" : "", "family" : "Hao", "given" : "Shuai", "non-dropping-particle" : "", "parse-names" : false, "suffix" : "" }, { "dropping-particle" : "", "family" : "Mishra", "given" : "Nilesh", "non-dropping-particle" : "", "parse-names" : false, "suffix" : "" }, { "dropping-particle" : "", "family" : "Govindan", "given" : "Ramesh", "non-dropping-particle" : "", "parse-names" : false, "suffix" : "" }, { "dropping-particle" : "", "family" : "Nigbor", "given" : "Robert", "non-dropping-particle" : "", "parse-names" : false, "suffix" : "" }, { "dropping-particle" : "", "family" : "Jewell", "given" : "Sally", "non-dropping-particle" : "", "parse-names" : false, "suffix" : "" }, { "dropping-particle" : "", "family" : "Survey", "given" : "U S Geological", "non-dropping-particle" : "", "parse-names" : false, "suffix" : "" } ], "id" : "ITEM-1", "issued" : { "date-parts" : [ [ "2015" ] ] }, "title" : "ShakeNet : A Portable Wireless Sensor Network for Instrumenting Large Civil Structures", "type" : "report" }, "uris" : [ "http://www.mendeley.com/documents/?uuid=b44dd671-eec4-425e-85d0-54560e4481ea" ] } ], "mendeley" : { "formattedCitation" : "[&lt;i&gt;Kohler et al.&lt;/i&gt;, 2015]", "plainTextFormattedCitation" : "[Kohler et al., 2015]", "previouslyFormattedCitation" : "[&lt;i&gt;Kohler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5]</w:t>
      </w:r>
      <w:r>
        <w:fldChar w:fldCharType="end"/>
      </w:r>
      <w:r>
        <w:t xml:space="preserve"> reports the ShakeNet project with the goal to record ambient vibrations for several days from new designed system. </w:t>
      </w:r>
      <w:r w:rsidR="00AE7B6D">
        <w:t xml:space="preserve">They designed the whole system to be a class A type of sensor, and have the capability to run on battery with several days. </w:t>
      </w:r>
      <w:r w:rsidR="00B75777">
        <w:t xml:space="preserve">It can be used to quickly instrument large structures immediately after an earthquake to capture aftershocks and ambient motions. </w:t>
      </w:r>
      <w:r w:rsidR="0020732F">
        <w:t xml:space="preserve">One thing during their </w:t>
      </w:r>
      <w:r w:rsidR="0020732F">
        <w:lastRenderedPageBreak/>
        <w:t xml:space="preserve">test is that the 16-bit resolution sensors are inadequate for monitoring ambient vibrations in large structures. It was originally designed for high-frequency sensing in the kHz range, so its response at the sub-1 Hz modal frequencies of large structures was poor. </w:t>
      </w:r>
      <w:r w:rsidR="00147DBD">
        <w:t>Therefore, they are now using 24-bit acceleration data acquisition system</w:t>
      </w:r>
      <w:r w:rsidR="00933904">
        <w:t xml:space="preserve"> that uses commercial low-noise MEMS</w:t>
      </w:r>
      <w:r w:rsidR="00147DBD">
        <w:t xml:space="preserve">. </w:t>
      </w:r>
      <w:r w:rsidR="0020732F">
        <w:t xml:space="preserve">The timing in the system </w:t>
      </w:r>
      <w:r w:rsidR="00C532E0">
        <w:t xml:space="preserve">is sync through Flooding Time Synchronization Protocol (FTSP), but is infeasible because they were not able to estimate clock drift between master tier and sensor motes with millisecond accuracy. To overcome it, they use GPS to record the value of each ShakeBox’s internal clock at the beginning and end of data collection. This assumes linear drift between the two recording times, which may not always true. </w:t>
      </w:r>
      <w:r w:rsidR="00DE6770">
        <w:t xml:space="preserve">They also show some test results in the lab, and two prototype projects. It seems overall the system is good for quick structural monitoring, and I may use their system to do quick investigation of some of the monitoring in the future. </w:t>
      </w:r>
    </w:p>
    <w:p w14:paraId="2C2404F4" w14:textId="77777777" w:rsidR="000C3A23" w:rsidRDefault="000C3A23" w:rsidP="00B50701"/>
    <w:p w14:paraId="7CDEBF9B" w14:textId="5DA34392" w:rsidR="000C3A23" w:rsidRDefault="000C3A23" w:rsidP="00B50701">
      <w:r>
        <w:fldChar w:fldCharType="begin" w:fldLock="1"/>
      </w:r>
      <w:r w:rsidR="00CE40BE">
        <w:instrText>ADDIN CSL_CITATION { "citationItems" : [ { "id" : "ITEM-1", "itemData" : { "DOI" : "10.1785/0120140037", "ISSN" : "19433573", "author" : [ { "dropping-particle" : "", "family" : "Cheng", "given" : "Ming Hei", "non-dropping-particle" : "", "parse-names" : false, "suffix" : "" }, { "dropping-particle" : "", "family" : "Kohler", "given" : "Monica D.", "non-dropping-particle" : "", "parse-names" : false, "suffix" : "" }, { "dropping-particle" : "", "family" : "Heaton", "given" : "Thomas H.", "non-dropping-particle" : "", "parse-names" : false, "suffix" : "" } ], "container-title" : "Bulletin of the Seismological Society of America", "id" : "ITEM-1", "issue" : "1", "issued" : { "date-parts" : [ [ "2015" ] ] }, "page" : "107-119", "title" : "Prediction of wave propagation in buildings using data from a single seismometer", "type" : "article-journal", "volume" : "105" }, "uris" : [ "http://www.mendeley.com/documents/?uuid=08131e22-24e8-4b3f-a23a-0f47a6a1e5fa" ] } ], "mendeley" : { "formattedCitation" : "[&lt;i&gt;Cheng et al.&lt;/i&gt;, 2015]", "plainTextFormattedCitation" : "[Cheng et al., 2015]", "previouslyFormattedCitation" : "[&lt;i&gt;Cheng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Cheng et al.</w:t>
      </w:r>
      <w:r w:rsidR="006A3C5F" w:rsidRPr="006A3C5F">
        <w:rPr>
          <w:noProof/>
        </w:rPr>
        <w:t>, 2015]</w:t>
      </w:r>
      <w:r>
        <w:fldChar w:fldCharType="end"/>
      </w:r>
      <w:r>
        <w:t xml:space="preserve"> reports the method to rapidly estimate the total displacement response of a building based on limited observational data, in some cases from a single seismometer. </w:t>
      </w:r>
      <w:r w:rsidR="001963BF">
        <w:t xml:space="preserve">In general, the earliest part of the response is simulated by assuming a vertically propagating shear wave. Later motions are simulated using mode shapes derived from a beam model, the parameters of which are determined from the ratios of the modal frequencies and the building’s exterior dimensions. </w:t>
      </w:r>
      <w:r w:rsidR="006C0123">
        <w:t xml:space="preserve">Then they verify the method by (1) comparing predicted and actual records from a 54-story building, and (2) comparing finite-element simulations of the 17-story UCLA Factor building. </w:t>
      </w:r>
      <w:r w:rsidR="00B80625">
        <w:t xml:space="preserve">The method can be straightforwardly applied to multiple instrumented buildings, resulting in a tool to visualize linear elastic motions of those buildings. </w:t>
      </w:r>
    </w:p>
    <w:p w14:paraId="3FDAA704" w14:textId="77777777" w:rsidR="006A3C5F" w:rsidRDefault="006A3C5F" w:rsidP="00B50701"/>
    <w:p w14:paraId="4246142D" w14:textId="4E7CC612" w:rsidR="006A3C5F" w:rsidRDefault="006A3C5F" w:rsidP="00B50701">
      <w:r>
        <w:fldChar w:fldCharType="begin" w:fldLock="1"/>
      </w:r>
      <w:r w:rsidR="00CE40BE">
        <w:instrText>ADDIN CSL_CITATION { "citationItems" : [ { "id" : "ITEM-1", "itemData" : { "DOI" : "10.1098/rsta.2006.1928", "ISSN" : "1364-503X", "PMID" : "17255041", "abstract" : "The process of implementing a damage identification strategy for aerospace, civil and mechanical engineering infrastructure is referred to as structural health monitoring (SHM). Here, damage is defined as changes to the material and/or geometric properties of these systems, including changes to the boundary conditions and system connectivity, which adversely affect the system's performance. A wide variety of highly effective local non-destructive evaluation tools are available for such monitoring. However, the majority of SHM research conducted over the last 30 years has attempted to identify damage in structures on a more global basis. The past 10 years have seen a rapid increase in the amount of research related to SHM as quantified by the significant escalation in papers published on this subject. The increased interest in SHM and its associated potential for significant life-safety and economic benefits has motivated the need for this theme issue. This introduction begins with a brief history of SHM technology development. Recent research has begun to recognize that the SHM problem is fundamentally one of the statistical pattern recognition (SPR) and a paradigm to address such a problem is described in detail herein as it forms the basis for organization of this theme issue. In the process of providing the historical overview and summarizing the SPR paradigm, the subsequent articles in this theme issue are cited in an effort to show how they fit into this overview of SHM. In conclusion, technical challenges that must be addressed if SHM is to gain wider application are discussed in a general manner.", "author" : [ { "dropping-particle" : "", "family" : "Farrar", "given" : "C R", "non-dropping-particle" : "", "parse-names" : false, "suffix" : "" }, { "dropping-particle" : "", "family" : "Worden", "given" : "K", "non-dropping-particle" : "", "parse-names" : false, "suffix" : "" } ], "container-title" : "Philosophical Transactions of the Royal Society A: Mathematical, Physical and Engineering Sciences", "id" : "ITEM-1", "issue" : "1851", "issued" : { "date-parts" : [ [ "2007" ] ] }, "page" : "303-15", "title" : "An introduction to structural health monitoring", "type" : "article-journal", "volume" : "365" }, "uris" : [ "http://www.mendeley.com/documents/?uuid=18564945-0ef6-4715-85fe-57d4cc60c488" ] } ], "mendeley" : { "formattedCitation" : "[&lt;i&gt;Farrar and Worden&lt;/i&gt;, 2007]", "plainTextFormattedCitation" : "[Farrar and Worden, 2007]", "previouslyFormattedCitation" : "[&lt;i&gt;Farrar and Worden&lt;/i&gt;, 2007]" }, "properties" : { "noteIndex" : 0 }, "schema" : "https://github.com/citation-style-language/schema/raw/master/csl-citation.json" }</w:instrText>
      </w:r>
      <w:r>
        <w:fldChar w:fldCharType="separate"/>
      </w:r>
      <w:r w:rsidRPr="006A3C5F">
        <w:rPr>
          <w:noProof/>
        </w:rPr>
        <w:t>[</w:t>
      </w:r>
      <w:r w:rsidRPr="006A3C5F">
        <w:rPr>
          <w:i/>
          <w:noProof/>
        </w:rPr>
        <w:t>Farrar and Worden</w:t>
      </w:r>
      <w:r w:rsidRPr="006A3C5F">
        <w:rPr>
          <w:noProof/>
        </w:rPr>
        <w:t>, 2007]</w:t>
      </w:r>
      <w:r>
        <w:fldChar w:fldCharType="end"/>
      </w:r>
      <w:r>
        <w:t xml:space="preserve"> gives a quick introduction of structural health monitoring. It talks the </w:t>
      </w:r>
      <w:r w:rsidR="00F1692B">
        <w:t xml:space="preserve">definition of damage, and monitoring. Then it discusses a brief history of the whole field. Afterwards, it talks the statistical pattern recognition paradigm, including (1) operational evaluation, (2) data acquisition, normalization and cleansing, (3) feature selection and information condensation, and (4) statistical model development for feature discrimination. </w:t>
      </w:r>
      <w:r w:rsidR="00322715">
        <w:t xml:space="preserve">It also talks the challenges for the SHM. </w:t>
      </w:r>
      <w:r w:rsidR="00910C59">
        <w:t xml:space="preserve">This paper is just a quick introduction to the field, and after reading it, you will have a quick sense how people approach this problem. </w:t>
      </w:r>
    </w:p>
    <w:p w14:paraId="33BC6F77" w14:textId="77777777" w:rsidR="00CE40BE" w:rsidRDefault="00CE40BE" w:rsidP="00B50701"/>
    <w:p w14:paraId="5F0CFC60" w14:textId="24CA3D4A" w:rsidR="00CE40BE" w:rsidRDefault="00CE40BE" w:rsidP="00B50701">
      <w:r>
        <w:fldChar w:fldCharType="begin" w:fldLock="1"/>
      </w:r>
      <w:r w:rsidR="005145A5">
        <w:instrText>ADDIN CSL_CITATION { "citationItems" : [ { "id" : "ITEM-1", "itemData" : { "DOI" : "10.1109/I2MTC.2016.7520389", "ISBN" : "978-1-4673-9220-4", "ISSN" : "10915281", "author" : [ { "dropping-particle" : "", "family" : "Yin", "given" : "Ren-Cheng", "non-dropping-particle" : "", "parse-names" : false, "suffix" : "" }, { "dropping-particle" : "", "family" : "Wu", "given" : "Yih-Min", "non-dropping-particle" : "", "parse-names" : false, "suffix" : "" }, { "dropping-particle" : "", "family" : "Hsu", "given" : "Ting-Yu", "non-dropping-particle" : "", "parse-names" : false, "suffix" : "" } ], "container-title" : "2016 IEEE International Instrumentation and Measurement Technology Conference Proceedings", "id" : "ITEM-1", "issued" : { "date-parts" : [ [ "2016", "5" ] ] }, "page" : "1-5", "publisher" : "IEEE", "title" : "Application of the low-cost MEMS-type seismometer for structural health monitoring: A pre-study", "type" : "paper-conference" }, "uris" : [ "http://www.mendeley.com/documents/?uuid=1a25a7df-d4ef-39c6-bb09-ab217c5b17ea" ] } ], "mendeley" : { "formattedCitation" : "[&lt;i&gt;Yin et al.&lt;/i&gt;, 2016]", "plainTextFormattedCitation" : "[Yin et al., 2016]", "previouslyFormattedCitation" : "[&lt;i&gt;Yin et al.&lt;/i&gt;, 2016]" }, "properties" : { "noteIndex" : 0 }, "schema" : "https://github.com/citation-style-language/schema/raw/master/csl-citation.json" }</w:instrText>
      </w:r>
      <w:r>
        <w:fldChar w:fldCharType="separate"/>
      </w:r>
      <w:r w:rsidRPr="00CE40BE">
        <w:rPr>
          <w:noProof/>
        </w:rPr>
        <w:t>[</w:t>
      </w:r>
      <w:r w:rsidRPr="00CE40BE">
        <w:rPr>
          <w:i/>
          <w:noProof/>
        </w:rPr>
        <w:t>Yin et al.</w:t>
      </w:r>
      <w:r w:rsidRPr="00CE40BE">
        <w:rPr>
          <w:noProof/>
        </w:rPr>
        <w:t>, 2016]</w:t>
      </w:r>
      <w:r>
        <w:fldChar w:fldCharType="end"/>
      </w:r>
      <w:r>
        <w:t xml:space="preserve"> talks about using the Palert system to do structural health monitoring. </w:t>
      </w:r>
      <w:r w:rsidR="00C63621">
        <w:t xml:space="preserve">They talk about the hardware of the sensor, and use the method proposed by Nakata et al. to estimate fundamental frequency of a steel building in a laboratory to monitor the health of the building. </w:t>
      </w:r>
    </w:p>
    <w:p w14:paraId="38BF6D05" w14:textId="77777777" w:rsidR="005145A5" w:rsidRDefault="005145A5" w:rsidP="00B50701"/>
    <w:p w14:paraId="0E95BF33" w14:textId="72C4C2E1" w:rsidR="00AE2A7E" w:rsidRDefault="005145A5" w:rsidP="00B50701">
      <w:r>
        <w:fldChar w:fldCharType="begin" w:fldLock="1"/>
      </w:r>
      <w:r w:rsidR="00E35418">
        <w:instrText>ADDIN CSL_CITATION { "citationItems" : [ { "id" : "ITEM-1", "itemData" : { "DOI" : "10.1016/j.pepi.2017.02.004", "ISSN" : "00319201", "author" : [ { "dropping-particle" : "", "family" : "Duputel", "given" : "Z.", "non-dropping-particle" : "", "parse-names" : false, "suffix" : "" }, { "dropping-particle" : "", "family" : "Rivera", "given" : "L.", "non-dropping-particle" : "", "parse-names" : false, "suffix" : "" } ], "container-title" : "Physics of the Earth and Planetary Interiors", "id" : "ITEM-1", "issue" : "February", "issued" : { "date-parts" : [ [ "2017", "2" ] ] }, "title" : "Long-period analysis of the 2016 Kaikoura earthquake", "type" : "article-journal" }, "uris" : [ "http://www.mendeley.com/documents/?uuid=3aa38d78-9b4e-4423-b21e-8ecdacfa4bc1" ] } ], "mendeley" : { "formattedCitation" : "[&lt;i&gt;Duputel and Rivera&lt;/i&gt;, 2017]", "plainTextFormattedCitation" : "[Duputel and Rivera, 2017]", "previouslyFormattedCitation" : "[&lt;i&gt;Duputel and Rivera&lt;/i&gt;, 2017]" }, "properties" : { "noteIndex" : 0 }, "schema" : "https://github.com/citation-style-language/schema/raw/master/csl-citation.json" }</w:instrText>
      </w:r>
      <w:r>
        <w:fldChar w:fldCharType="separate"/>
      </w:r>
      <w:r w:rsidRPr="005145A5">
        <w:rPr>
          <w:noProof/>
        </w:rPr>
        <w:t>[</w:t>
      </w:r>
      <w:r w:rsidRPr="005145A5">
        <w:rPr>
          <w:i/>
          <w:noProof/>
        </w:rPr>
        <w:t>Duputel and Rivera</w:t>
      </w:r>
      <w:r w:rsidRPr="005145A5">
        <w:rPr>
          <w:noProof/>
        </w:rPr>
        <w:t>, 2017]</w:t>
      </w:r>
      <w:r>
        <w:fldChar w:fldCharType="end"/>
      </w:r>
      <w:r>
        <w:t xml:space="preserve"> reports main features of the M7.8 Kailoura earthquake (New Zealand) using long-period seismological observations. They calculated the apparent Rayleigh-wave moment-rate functions and found a clear northeastward directivity with an unusually weak rupture initiation during 60 s followed by a major 20 s burst of moment rate. </w:t>
      </w:r>
      <w:r w:rsidR="00C228FC">
        <w:t xml:space="preserve">They then did a Bayesian point-source inversion with 4 point-source events, and showed that rupture initiated as a small strike-slip </w:t>
      </w:r>
      <w:r w:rsidR="00C228FC">
        <w:lastRenderedPageBreak/>
        <w:t xml:space="preserve">rupture and propagated to the northeast, triggering large slip on both strike-slip and thrust faults. </w:t>
      </w:r>
      <w:r w:rsidR="00DA2817">
        <w:t xml:space="preserve">Thus the Kaikoura earthquake is a rare instance in which slip on intraplate faults trigger extensive interpolate thrust faulting. </w:t>
      </w:r>
    </w:p>
    <w:p w14:paraId="241E59C6" w14:textId="77777777" w:rsidR="00E35418" w:rsidRDefault="00E35418" w:rsidP="00B50701"/>
    <w:p w14:paraId="3B66C351" w14:textId="2ADA8597" w:rsidR="00E35418" w:rsidRDefault="00E35418" w:rsidP="00B50701">
      <w:r>
        <w:fldChar w:fldCharType="begin" w:fldLock="1"/>
      </w:r>
      <w:r>
        <w:instrText>ADDIN CSL_CITATION { "citationItems" : [ { "id" : "ITEM-1", "itemData" : { "abstract" : "The recent evolution of induced seismicity in Central United States calls for exhaustive catalogs to improve seismic hazard assessment. Over the last decades, the volume of seismic data has increased exponentially, creating a need for efficient algorithms to reliably detect and locate earthquakes. Today's most elaborate methods scan through the plethora of continuous seismic records, searching for repeating seismic signals. In this work, we leverage the recent advances in artificial intelligence and present ConvNetQuake, a highly scalable convolutional neural network for earthquake detection and location from a single waveform. We apply our technique to study the induced seismicity in Oklahoma (USA). We detect 20 times more earthquakes than previously cataloged by the Oklahoma Geological Survey. Our algorithm is orders of magnitude faster than established methods.", "author" : [ { "dropping-particle" : "", "family" : "Perol", "given" : "Thibaut", "non-dropping-particle" : "", "parse-names" : false, "suffix" : "" }, { "dropping-particle" : "", "family" : "Gharbi", "given" : "Micha\u00ebl", "non-dropping-particle" : "", "parse-names" : false, "suffix" : "" }, { "dropping-particle" : "", "family" : "Denolle", "given" : "Marine", "non-dropping-particle" : "", "parse-names" : false, "suffix" : "" } ], "id" : "ITEM-1", "issued" : { "date-parts" : [ [ "2017" ] ] }, "title" : "Convolutional Neural Network for Earthquake Detection and Location", "type" : "article-journal" }, "uris" : [ "http://www.mendeley.com/documents/?uuid=1d600843-667b-442b-8302-da13c93f818e" ] } ], "mendeley" : { "formattedCitation" : "[&lt;i&gt;Perol et al.&lt;/i&gt;, 2017]", "plainTextFormattedCitation" : "[Perol et al., 2017]" }, "properties" : { "noteIndex" : 0 }, "schema" : "https://github.com/citation-style-language/schema/raw/master/csl-citation.json" }</w:instrText>
      </w:r>
      <w:r>
        <w:fldChar w:fldCharType="separate"/>
      </w:r>
      <w:r w:rsidRPr="00E35418">
        <w:rPr>
          <w:noProof/>
        </w:rPr>
        <w:t>[</w:t>
      </w:r>
      <w:r w:rsidRPr="00E35418">
        <w:rPr>
          <w:i/>
          <w:noProof/>
        </w:rPr>
        <w:t>Perol et al.</w:t>
      </w:r>
      <w:r w:rsidRPr="00E35418">
        <w:rPr>
          <w:noProof/>
        </w:rPr>
        <w:t>, 2017]</w:t>
      </w:r>
      <w:r>
        <w:fldChar w:fldCharType="end"/>
      </w:r>
      <w:r>
        <w:t xml:space="preserve"> explored using convolutional neural network to detect induced earthquakes. </w:t>
      </w:r>
      <w:r w:rsidR="001F794F">
        <w:t xml:space="preserve">It seems it can achieve high detection rate while very efficient (since it is basically some matrix operation after training). What they did is to </w:t>
      </w:r>
      <w:r w:rsidR="001B0040">
        <w:t xml:space="preserve">feed the waveforms of 3 components into the network, and train the convolutional network to recognize earthquakes. </w:t>
      </w:r>
      <w:r w:rsidR="00C86C37">
        <w:t xml:space="preserve">They first find the earthquakes from the catalog, and then in order to create a balanced dataset, they use Gaussian noise to perturb the waveform, which I </w:t>
      </w:r>
      <w:r w:rsidR="005D071C">
        <w:t xml:space="preserve">am not sure if this is correct, I need test this approach. </w:t>
      </w:r>
      <w:r w:rsidR="00FD7345">
        <w:t xml:space="preserve">They also divide the interest region into 6 different regions, and use class 0 – 6 (0 means no earthquakes) to </w:t>
      </w:r>
      <w:r w:rsidR="005B66F1">
        <w:t>classify the earthquakes and decide which region they come from, they claim this as location (which I think is just group into different clusters</w:t>
      </w:r>
      <w:r w:rsidR="00013279">
        <w:t>, the detecting waveforms is more similar to the ones in the cluster</w:t>
      </w:r>
      <w:r w:rsidR="005B66F1">
        <w:t>).</w:t>
      </w:r>
      <w:r w:rsidR="00C5488F">
        <w:t xml:space="preserve"> I think this method is promising, </w:t>
      </w:r>
      <w:r w:rsidR="00BE4A57">
        <w:t xml:space="preserve">and </w:t>
      </w:r>
      <w:bookmarkStart w:id="0" w:name="_GoBack"/>
      <w:bookmarkEnd w:id="0"/>
      <w:r w:rsidR="00C5488F">
        <w:t xml:space="preserve">I can try to build on top of their method, and make it </w:t>
      </w:r>
      <w:r w:rsidR="00162B3D">
        <w:t xml:space="preserve">a better one. </w:t>
      </w:r>
      <w:r w:rsidR="005B66F1">
        <w:t xml:space="preserve"> </w:t>
      </w:r>
    </w:p>
    <w:p w14:paraId="3F05F0AF" w14:textId="77777777" w:rsidR="00E35418" w:rsidRDefault="00E35418" w:rsidP="00B50701"/>
    <w:p w14:paraId="62334EDF" w14:textId="7A32C334" w:rsidR="00E35418" w:rsidRPr="00E35418" w:rsidRDefault="00E35418" w:rsidP="00E35418">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Pr="00E35418">
        <w:rPr>
          <w:rFonts w:ascii="Cambria" w:hAnsi="Cambria"/>
          <w:noProof/>
        </w:rPr>
        <w:t xml:space="preserve">Aguiar, A. C., and S. C. Myers (2016), </w:t>
      </w:r>
      <w:r w:rsidRPr="00E35418">
        <w:rPr>
          <w:rFonts w:ascii="Cambria" w:hAnsi="Cambria"/>
          <w:i/>
          <w:iCs/>
          <w:noProof/>
        </w:rPr>
        <w:t>Characterizing Microseismicity at the Newberry Volcano Geothermal Site using PageRank</w:t>
      </w:r>
      <w:r w:rsidRPr="00E35418">
        <w:rPr>
          <w:rFonts w:ascii="Cambria" w:hAnsi="Cambria"/>
          <w:noProof/>
        </w:rPr>
        <w:t>.</w:t>
      </w:r>
    </w:p>
    <w:p w14:paraId="6565B885" w14:textId="77777777" w:rsidR="00E35418" w:rsidRPr="00E35418" w:rsidRDefault="00E35418" w:rsidP="00E35418">
      <w:pPr>
        <w:widowControl w:val="0"/>
        <w:autoSpaceDE w:val="0"/>
        <w:autoSpaceDN w:val="0"/>
        <w:adjustRightInd w:val="0"/>
        <w:ind w:left="480" w:hanging="480"/>
        <w:rPr>
          <w:rFonts w:ascii="Cambria" w:hAnsi="Cambria"/>
          <w:noProof/>
        </w:rPr>
      </w:pPr>
      <w:r w:rsidRPr="00E35418">
        <w:rPr>
          <w:rFonts w:ascii="Cambria" w:hAnsi="Cambria"/>
          <w:noProof/>
        </w:rPr>
        <w:t xml:space="preserve">Bayrakci, G. et al. (2016), Fault-controlled hydration of the upper mantle during continental rifting, </w:t>
      </w:r>
      <w:r w:rsidRPr="00E35418">
        <w:rPr>
          <w:rFonts w:ascii="Cambria" w:hAnsi="Cambria"/>
          <w:i/>
          <w:iCs/>
          <w:noProof/>
        </w:rPr>
        <w:t>Nat. Geosci.</w:t>
      </w:r>
      <w:r w:rsidRPr="00E35418">
        <w:rPr>
          <w:rFonts w:ascii="Cambria" w:hAnsi="Cambria"/>
          <w:noProof/>
        </w:rPr>
        <w:t>, (March), 1–6, doi:10.1038/ngeo2671.</w:t>
      </w:r>
    </w:p>
    <w:p w14:paraId="0A64BBA8" w14:textId="77777777" w:rsidR="00E35418" w:rsidRPr="00E35418" w:rsidRDefault="00E35418" w:rsidP="00E35418">
      <w:pPr>
        <w:widowControl w:val="0"/>
        <w:autoSpaceDE w:val="0"/>
        <w:autoSpaceDN w:val="0"/>
        <w:adjustRightInd w:val="0"/>
        <w:ind w:left="480" w:hanging="480"/>
        <w:rPr>
          <w:rFonts w:ascii="Cambria" w:hAnsi="Cambria"/>
          <w:noProof/>
        </w:rPr>
      </w:pPr>
      <w:r w:rsidRPr="00E35418">
        <w:rPr>
          <w:rFonts w:ascii="Cambria" w:hAnsi="Cambria"/>
          <w:noProof/>
        </w:rPr>
        <w:t xml:space="preserve">Bletery, Q., A. M. Thomas, A. W. Rempel, L. Karlstrom, A. Sladen, and L. De Barros (2016), Mega-earthquakes rupture flat megathrusts, </w:t>
      </w:r>
      <w:r w:rsidRPr="00E35418">
        <w:rPr>
          <w:rFonts w:ascii="Cambria" w:hAnsi="Cambria"/>
          <w:i/>
          <w:iCs/>
          <w:noProof/>
        </w:rPr>
        <w:t>Science (80-. ).</w:t>
      </w:r>
      <w:r w:rsidRPr="00E35418">
        <w:rPr>
          <w:rFonts w:ascii="Cambria" w:hAnsi="Cambria"/>
          <w:noProof/>
        </w:rPr>
        <w:t xml:space="preserve">, </w:t>
      </w:r>
      <w:r w:rsidRPr="00E35418">
        <w:rPr>
          <w:rFonts w:ascii="Cambria" w:hAnsi="Cambria"/>
          <w:i/>
          <w:iCs/>
          <w:noProof/>
        </w:rPr>
        <w:t>354</w:t>
      </w:r>
      <w:r w:rsidRPr="00E35418">
        <w:rPr>
          <w:rFonts w:ascii="Cambria" w:hAnsi="Cambria"/>
          <w:noProof/>
        </w:rPr>
        <w:t>(6315), 1027–1031, doi:10.1126/science.aag0482.</w:t>
      </w:r>
    </w:p>
    <w:p w14:paraId="557FE0BD" w14:textId="77777777" w:rsidR="00E35418" w:rsidRPr="00E35418" w:rsidRDefault="00E35418" w:rsidP="00E35418">
      <w:pPr>
        <w:widowControl w:val="0"/>
        <w:autoSpaceDE w:val="0"/>
        <w:autoSpaceDN w:val="0"/>
        <w:adjustRightInd w:val="0"/>
        <w:ind w:left="480" w:hanging="480"/>
        <w:rPr>
          <w:rFonts w:ascii="Cambria" w:hAnsi="Cambria"/>
          <w:noProof/>
        </w:rPr>
      </w:pPr>
      <w:r w:rsidRPr="00E35418">
        <w:rPr>
          <w:rFonts w:ascii="Cambria" w:hAnsi="Cambria"/>
          <w:noProof/>
        </w:rPr>
        <w:t xml:space="preserve">Cheng, M. H., M. D. Kohler, and T. H. Heaton (2015), Prediction of wave propagation in buildings using data from a single seismometer, </w:t>
      </w:r>
      <w:r w:rsidRPr="00E35418">
        <w:rPr>
          <w:rFonts w:ascii="Cambria" w:hAnsi="Cambria"/>
          <w:i/>
          <w:iCs/>
          <w:noProof/>
        </w:rPr>
        <w:t>Bull. Seismol. Soc. Am.</w:t>
      </w:r>
      <w:r w:rsidRPr="00E35418">
        <w:rPr>
          <w:rFonts w:ascii="Cambria" w:hAnsi="Cambria"/>
          <w:noProof/>
        </w:rPr>
        <w:t xml:space="preserve">, </w:t>
      </w:r>
      <w:r w:rsidRPr="00E35418">
        <w:rPr>
          <w:rFonts w:ascii="Cambria" w:hAnsi="Cambria"/>
          <w:i/>
          <w:iCs/>
          <w:noProof/>
        </w:rPr>
        <w:t>105</w:t>
      </w:r>
      <w:r w:rsidRPr="00E35418">
        <w:rPr>
          <w:rFonts w:ascii="Cambria" w:hAnsi="Cambria"/>
          <w:noProof/>
        </w:rPr>
        <w:t>(1), 107–119, doi:10.1785/0120140037.</w:t>
      </w:r>
    </w:p>
    <w:p w14:paraId="25DDA228" w14:textId="77777777" w:rsidR="00E35418" w:rsidRPr="00E35418" w:rsidRDefault="00E35418" w:rsidP="00E35418">
      <w:pPr>
        <w:widowControl w:val="0"/>
        <w:autoSpaceDE w:val="0"/>
        <w:autoSpaceDN w:val="0"/>
        <w:adjustRightInd w:val="0"/>
        <w:ind w:left="480" w:hanging="480"/>
        <w:rPr>
          <w:rFonts w:ascii="Cambria" w:hAnsi="Cambria"/>
          <w:noProof/>
        </w:rPr>
      </w:pPr>
      <w:r w:rsidRPr="00E35418">
        <w:rPr>
          <w:rFonts w:ascii="Cambria" w:hAnsi="Cambria"/>
          <w:noProof/>
        </w:rPr>
        <w:t xml:space="preserve">Duputel, Z., and L. Rivera (2017), Long-period analysis of the 2016 Kaikoura earthquake, </w:t>
      </w:r>
      <w:r w:rsidRPr="00E35418">
        <w:rPr>
          <w:rFonts w:ascii="Cambria" w:hAnsi="Cambria"/>
          <w:i/>
          <w:iCs/>
          <w:noProof/>
        </w:rPr>
        <w:t>Phys. Earth Planet. Inter.</w:t>
      </w:r>
      <w:r w:rsidRPr="00E35418">
        <w:rPr>
          <w:rFonts w:ascii="Cambria" w:hAnsi="Cambria"/>
          <w:noProof/>
        </w:rPr>
        <w:t>, (February), doi:10.1016/j.pepi.2017.02.004.</w:t>
      </w:r>
    </w:p>
    <w:p w14:paraId="42A296CC" w14:textId="77777777" w:rsidR="00E35418" w:rsidRPr="00E35418" w:rsidRDefault="00E35418" w:rsidP="00E35418">
      <w:pPr>
        <w:widowControl w:val="0"/>
        <w:autoSpaceDE w:val="0"/>
        <w:autoSpaceDN w:val="0"/>
        <w:adjustRightInd w:val="0"/>
        <w:ind w:left="480" w:hanging="480"/>
        <w:rPr>
          <w:rFonts w:ascii="Cambria" w:hAnsi="Cambria"/>
          <w:noProof/>
        </w:rPr>
      </w:pPr>
      <w:r w:rsidRPr="00E35418">
        <w:rPr>
          <w:rFonts w:ascii="Cambria" w:hAnsi="Cambria"/>
          <w:noProof/>
        </w:rPr>
        <w:t xml:space="preserve">Farrar, C. R., and K. Worden (2007), An introduction to structural health monitoring, </w:t>
      </w:r>
      <w:r w:rsidRPr="00E35418">
        <w:rPr>
          <w:rFonts w:ascii="Cambria" w:hAnsi="Cambria"/>
          <w:i/>
          <w:iCs/>
          <w:noProof/>
        </w:rPr>
        <w:t>Philos. Trans. R. Soc. A Math. Phys. Eng. Sci.</w:t>
      </w:r>
      <w:r w:rsidRPr="00E35418">
        <w:rPr>
          <w:rFonts w:ascii="Cambria" w:hAnsi="Cambria"/>
          <w:noProof/>
        </w:rPr>
        <w:t xml:space="preserve">, </w:t>
      </w:r>
      <w:r w:rsidRPr="00E35418">
        <w:rPr>
          <w:rFonts w:ascii="Cambria" w:hAnsi="Cambria"/>
          <w:i/>
          <w:iCs/>
          <w:noProof/>
        </w:rPr>
        <w:t>365</w:t>
      </w:r>
      <w:r w:rsidRPr="00E35418">
        <w:rPr>
          <w:rFonts w:ascii="Cambria" w:hAnsi="Cambria"/>
          <w:noProof/>
        </w:rPr>
        <w:t>(1851), 303–15, doi:10.1098/rsta.2006.1928.</w:t>
      </w:r>
    </w:p>
    <w:p w14:paraId="727FE7C6" w14:textId="77777777" w:rsidR="00E35418" w:rsidRPr="00E35418" w:rsidRDefault="00E35418" w:rsidP="00E35418">
      <w:pPr>
        <w:widowControl w:val="0"/>
        <w:autoSpaceDE w:val="0"/>
        <w:autoSpaceDN w:val="0"/>
        <w:adjustRightInd w:val="0"/>
        <w:ind w:left="480" w:hanging="480"/>
        <w:rPr>
          <w:rFonts w:ascii="Cambria" w:hAnsi="Cambria"/>
          <w:noProof/>
        </w:rPr>
      </w:pPr>
      <w:r w:rsidRPr="00E35418">
        <w:rPr>
          <w:rFonts w:ascii="Cambria" w:hAnsi="Cambria"/>
          <w:noProof/>
        </w:rPr>
        <w:t xml:space="preserve">Focus, N. I. N. (2017), Astronomers explore uses for AI-generated images Hydrogen yet to prove it ’ s metal, </w:t>
      </w:r>
      <w:r w:rsidRPr="00E35418">
        <w:rPr>
          <w:rFonts w:ascii="Cambria" w:hAnsi="Cambria"/>
          <w:i/>
          <w:iCs/>
          <w:noProof/>
        </w:rPr>
        <w:t>Nature</w:t>
      </w:r>
      <w:r w:rsidRPr="00E35418">
        <w:rPr>
          <w:rFonts w:ascii="Cambria" w:hAnsi="Cambria"/>
          <w:noProof/>
        </w:rPr>
        <w:t>, 6–7.</w:t>
      </w:r>
    </w:p>
    <w:p w14:paraId="2FEB84B3" w14:textId="77777777" w:rsidR="00E35418" w:rsidRPr="00E35418" w:rsidRDefault="00E35418" w:rsidP="00E35418">
      <w:pPr>
        <w:widowControl w:val="0"/>
        <w:autoSpaceDE w:val="0"/>
        <w:autoSpaceDN w:val="0"/>
        <w:adjustRightInd w:val="0"/>
        <w:ind w:left="480" w:hanging="480"/>
        <w:rPr>
          <w:rFonts w:ascii="Cambria" w:hAnsi="Cambria"/>
          <w:noProof/>
        </w:rPr>
      </w:pPr>
      <w:r w:rsidRPr="00E35418">
        <w:rPr>
          <w:rFonts w:ascii="Cambria" w:hAnsi="Cambria"/>
          <w:noProof/>
        </w:rPr>
        <w:t>Goodfellow, I. J., J. Pouget-Abadie, M. Mirza, B. Xu, D. Warde-Farley, S. Ozair, A. Courville, and Y. Bengio (2014), Generative Adversarial Networks, , 1–9.</w:t>
      </w:r>
    </w:p>
    <w:p w14:paraId="794EA4E9" w14:textId="77777777" w:rsidR="00E35418" w:rsidRPr="00E35418" w:rsidRDefault="00E35418" w:rsidP="00E35418">
      <w:pPr>
        <w:widowControl w:val="0"/>
        <w:autoSpaceDE w:val="0"/>
        <w:autoSpaceDN w:val="0"/>
        <w:adjustRightInd w:val="0"/>
        <w:ind w:left="480" w:hanging="480"/>
        <w:rPr>
          <w:rFonts w:ascii="Cambria" w:hAnsi="Cambria"/>
          <w:noProof/>
        </w:rPr>
      </w:pPr>
      <w:r w:rsidRPr="00E35418">
        <w:rPr>
          <w:rFonts w:ascii="Cambria" w:hAnsi="Cambria"/>
          <w:noProof/>
        </w:rPr>
        <w:t xml:space="preserve">Kohler, B. M. D., S. Hao, N. Mishra, R. Govindan, R. Nigbor, S. Jewell, and U. S. G. Survey (2015), </w:t>
      </w:r>
      <w:r w:rsidRPr="00E35418">
        <w:rPr>
          <w:rFonts w:ascii="Cambria" w:hAnsi="Cambria"/>
          <w:i/>
          <w:iCs/>
          <w:noProof/>
        </w:rPr>
        <w:t>ShakeNet : A Portable Wireless Sensor Network for Instrumenting Large Civil Structures</w:t>
      </w:r>
      <w:r w:rsidRPr="00E35418">
        <w:rPr>
          <w:rFonts w:ascii="Cambria" w:hAnsi="Cambria"/>
          <w:noProof/>
        </w:rPr>
        <w:t>.</w:t>
      </w:r>
    </w:p>
    <w:p w14:paraId="59196F56" w14:textId="77777777" w:rsidR="00E35418" w:rsidRPr="00E35418" w:rsidRDefault="00E35418" w:rsidP="00E35418">
      <w:pPr>
        <w:widowControl w:val="0"/>
        <w:autoSpaceDE w:val="0"/>
        <w:autoSpaceDN w:val="0"/>
        <w:adjustRightInd w:val="0"/>
        <w:ind w:left="480" w:hanging="480"/>
        <w:rPr>
          <w:rFonts w:ascii="Cambria" w:hAnsi="Cambria"/>
          <w:noProof/>
        </w:rPr>
      </w:pPr>
      <w:r w:rsidRPr="00E35418">
        <w:rPr>
          <w:rFonts w:ascii="Cambria" w:hAnsi="Cambria"/>
          <w:noProof/>
        </w:rPr>
        <w:t xml:space="preserve">Kohler, M. D., T. H. Heaton, and M.-H. Cheng (2013), The community seismic network and quake-catcher network: enabling structural health monitoring through instrumentation by community participants, </w:t>
      </w:r>
      <w:r w:rsidRPr="00E35418">
        <w:rPr>
          <w:rFonts w:ascii="Cambria" w:hAnsi="Cambria"/>
          <w:i/>
          <w:iCs/>
          <w:noProof/>
        </w:rPr>
        <w:t>Proc. SPIE - Int. Soc. Opt. Eng.</w:t>
      </w:r>
      <w:r w:rsidRPr="00E35418">
        <w:rPr>
          <w:rFonts w:ascii="Cambria" w:hAnsi="Cambria"/>
          <w:noProof/>
        </w:rPr>
        <w:t xml:space="preserve">, </w:t>
      </w:r>
      <w:r w:rsidRPr="00E35418">
        <w:rPr>
          <w:rFonts w:ascii="Cambria" w:hAnsi="Cambria"/>
          <w:i/>
          <w:iCs/>
          <w:noProof/>
        </w:rPr>
        <w:t>8692</w:t>
      </w:r>
      <w:r w:rsidRPr="00E35418">
        <w:rPr>
          <w:rFonts w:ascii="Cambria" w:hAnsi="Cambria"/>
          <w:noProof/>
        </w:rPr>
        <w:t>, 86923X, doi:10.1117/12.2010306.</w:t>
      </w:r>
    </w:p>
    <w:p w14:paraId="3FD11746" w14:textId="77777777" w:rsidR="00E35418" w:rsidRPr="00E35418" w:rsidRDefault="00E35418" w:rsidP="00E35418">
      <w:pPr>
        <w:widowControl w:val="0"/>
        <w:autoSpaceDE w:val="0"/>
        <w:autoSpaceDN w:val="0"/>
        <w:adjustRightInd w:val="0"/>
        <w:ind w:left="480" w:hanging="480"/>
        <w:rPr>
          <w:rFonts w:ascii="Cambria" w:hAnsi="Cambria"/>
          <w:noProof/>
        </w:rPr>
      </w:pPr>
      <w:r w:rsidRPr="00E35418">
        <w:rPr>
          <w:rFonts w:ascii="Cambria" w:hAnsi="Cambria"/>
          <w:noProof/>
        </w:rPr>
        <w:t xml:space="preserve">LeCun, Y., Y. Bengio, and G. Hinton (2015), Deep learning, </w:t>
      </w:r>
      <w:r w:rsidRPr="00E35418">
        <w:rPr>
          <w:rFonts w:ascii="Cambria" w:hAnsi="Cambria"/>
          <w:i/>
          <w:iCs/>
          <w:noProof/>
        </w:rPr>
        <w:t>Nature</w:t>
      </w:r>
      <w:r w:rsidRPr="00E35418">
        <w:rPr>
          <w:rFonts w:ascii="Cambria" w:hAnsi="Cambria"/>
          <w:noProof/>
        </w:rPr>
        <w:t xml:space="preserve">, </w:t>
      </w:r>
      <w:r w:rsidRPr="00E35418">
        <w:rPr>
          <w:rFonts w:ascii="Cambria" w:hAnsi="Cambria"/>
          <w:i/>
          <w:iCs/>
          <w:noProof/>
        </w:rPr>
        <w:t>521</w:t>
      </w:r>
      <w:r w:rsidRPr="00E35418">
        <w:rPr>
          <w:rFonts w:ascii="Cambria" w:hAnsi="Cambria"/>
          <w:noProof/>
        </w:rPr>
        <w:t>(7553), 436–</w:t>
      </w:r>
      <w:r w:rsidRPr="00E35418">
        <w:rPr>
          <w:rFonts w:ascii="Cambria" w:hAnsi="Cambria"/>
          <w:noProof/>
        </w:rPr>
        <w:lastRenderedPageBreak/>
        <w:t>444, doi:10.1038/nature14539.</w:t>
      </w:r>
    </w:p>
    <w:p w14:paraId="5376BAE2" w14:textId="77777777" w:rsidR="00E35418" w:rsidRPr="00E35418" w:rsidRDefault="00E35418" w:rsidP="00E35418">
      <w:pPr>
        <w:widowControl w:val="0"/>
        <w:autoSpaceDE w:val="0"/>
        <w:autoSpaceDN w:val="0"/>
        <w:adjustRightInd w:val="0"/>
        <w:ind w:left="480" w:hanging="480"/>
        <w:rPr>
          <w:rFonts w:ascii="Cambria" w:hAnsi="Cambria"/>
          <w:noProof/>
        </w:rPr>
      </w:pPr>
      <w:r w:rsidRPr="00E35418">
        <w:rPr>
          <w:rFonts w:ascii="Cambria" w:hAnsi="Cambria"/>
          <w:noProof/>
        </w:rPr>
        <w:t xml:space="preserve">Lenardic, A. (2017), PLATE TECTONICS A supercontinental boost, </w:t>
      </w:r>
      <w:r w:rsidRPr="00E35418">
        <w:rPr>
          <w:rFonts w:ascii="Cambria" w:hAnsi="Cambria"/>
          <w:i/>
          <w:iCs/>
          <w:noProof/>
        </w:rPr>
        <w:t>Nat. Publ. Gr.</w:t>
      </w:r>
      <w:r w:rsidRPr="00E35418">
        <w:rPr>
          <w:rFonts w:ascii="Cambria" w:hAnsi="Cambria"/>
          <w:noProof/>
        </w:rPr>
        <w:t xml:space="preserve">, </w:t>
      </w:r>
      <w:r w:rsidRPr="00E35418">
        <w:rPr>
          <w:rFonts w:ascii="Cambria" w:hAnsi="Cambria"/>
          <w:i/>
          <w:iCs/>
          <w:noProof/>
        </w:rPr>
        <w:t>10</w:t>
      </w:r>
      <w:r w:rsidRPr="00E35418">
        <w:rPr>
          <w:rFonts w:ascii="Cambria" w:hAnsi="Cambria"/>
          <w:noProof/>
        </w:rPr>
        <w:t>(1), 4–5, doi:10.1038/ngeo2862.</w:t>
      </w:r>
    </w:p>
    <w:p w14:paraId="0CEC63DF" w14:textId="77777777" w:rsidR="00E35418" w:rsidRPr="00E35418" w:rsidRDefault="00E35418" w:rsidP="00E35418">
      <w:pPr>
        <w:widowControl w:val="0"/>
        <w:autoSpaceDE w:val="0"/>
        <w:autoSpaceDN w:val="0"/>
        <w:adjustRightInd w:val="0"/>
        <w:ind w:left="480" w:hanging="480"/>
        <w:rPr>
          <w:rFonts w:ascii="Cambria" w:hAnsi="Cambria"/>
          <w:noProof/>
        </w:rPr>
      </w:pPr>
      <w:r w:rsidRPr="00E35418">
        <w:rPr>
          <w:rFonts w:ascii="Cambria" w:hAnsi="Cambria"/>
          <w:noProof/>
        </w:rPr>
        <w:t xml:space="preserve">Levander, A., B. Schmandt, M. S. Miller, K. Liu, K. E. Karlstrom, R. S. Crow, C. T. A. Lee, and E. D. Humphreys (2011), Continuing Colorado plateau uplift by delamination-style convective lithospheric downwelling, </w:t>
      </w:r>
      <w:r w:rsidRPr="00E35418">
        <w:rPr>
          <w:rFonts w:ascii="Cambria" w:hAnsi="Cambria"/>
          <w:i/>
          <w:iCs/>
          <w:noProof/>
        </w:rPr>
        <w:t>Nature</w:t>
      </w:r>
      <w:r w:rsidRPr="00E35418">
        <w:rPr>
          <w:rFonts w:ascii="Cambria" w:hAnsi="Cambria"/>
          <w:noProof/>
        </w:rPr>
        <w:t xml:space="preserve">, </w:t>
      </w:r>
      <w:r w:rsidRPr="00E35418">
        <w:rPr>
          <w:rFonts w:ascii="Cambria" w:hAnsi="Cambria"/>
          <w:i/>
          <w:iCs/>
          <w:noProof/>
        </w:rPr>
        <w:t>472</w:t>
      </w:r>
      <w:r w:rsidRPr="00E35418">
        <w:rPr>
          <w:rFonts w:ascii="Cambria" w:hAnsi="Cambria"/>
          <w:noProof/>
        </w:rPr>
        <w:t>(7344), 461–465, doi:10.1038/nature10001.</w:t>
      </w:r>
    </w:p>
    <w:p w14:paraId="63C00779" w14:textId="77777777" w:rsidR="00E35418" w:rsidRPr="00E35418" w:rsidRDefault="00E35418" w:rsidP="00E35418">
      <w:pPr>
        <w:widowControl w:val="0"/>
        <w:autoSpaceDE w:val="0"/>
        <w:autoSpaceDN w:val="0"/>
        <w:adjustRightInd w:val="0"/>
        <w:ind w:left="480" w:hanging="480"/>
        <w:rPr>
          <w:rFonts w:ascii="Cambria" w:hAnsi="Cambria"/>
          <w:noProof/>
        </w:rPr>
      </w:pPr>
      <w:r w:rsidRPr="00E35418">
        <w:rPr>
          <w:rFonts w:ascii="Cambria" w:hAnsi="Cambria"/>
          <w:noProof/>
        </w:rPr>
        <w:t xml:space="preserve">Long, M. D., A. Levander, and P. M. Shearer (2014), An introduction to the special issue of Earth and Planetary Science Letters on USArray science, </w:t>
      </w:r>
      <w:r w:rsidRPr="00E35418">
        <w:rPr>
          <w:rFonts w:ascii="Cambria" w:hAnsi="Cambria"/>
          <w:i/>
          <w:iCs/>
          <w:noProof/>
        </w:rPr>
        <w:t>Earth Planet. Sci. Lett.</w:t>
      </w:r>
      <w:r w:rsidRPr="00E35418">
        <w:rPr>
          <w:rFonts w:ascii="Cambria" w:hAnsi="Cambria"/>
          <w:noProof/>
        </w:rPr>
        <w:t xml:space="preserve">, </w:t>
      </w:r>
      <w:r w:rsidRPr="00E35418">
        <w:rPr>
          <w:rFonts w:ascii="Cambria" w:hAnsi="Cambria"/>
          <w:i/>
          <w:iCs/>
          <w:noProof/>
        </w:rPr>
        <w:t>1</w:t>
      </w:r>
      <w:r w:rsidRPr="00E35418">
        <w:rPr>
          <w:rFonts w:ascii="Cambria" w:hAnsi="Cambria"/>
          <w:noProof/>
        </w:rPr>
        <w:t>(September 2014), 1–5, doi:10.1016/j.epsl.2014.06.016.</w:t>
      </w:r>
    </w:p>
    <w:p w14:paraId="58EBA644" w14:textId="77777777" w:rsidR="00E35418" w:rsidRPr="00E35418" w:rsidRDefault="00E35418" w:rsidP="00E35418">
      <w:pPr>
        <w:widowControl w:val="0"/>
        <w:autoSpaceDE w:val="0"/>
        <w:autoSpaceDN w:val="0"/>
        <w:adjustRightInd w:val="0"/>
        <w:ind w:left="480" w:hanging="480"/>
        <w:rPr>
          <w:rFonts w:ascii="Cambria" w:hAnsi="Cambria"/>
          <w:noProof/>
        </w:rPr>
      </w:pPr>
      <w:r w:rsidRPr="00E35418">
        <w:rPr>
          <w:rFonts w:ascii="Cambria" w:hAnsi="Cambria"/>
          <w:noProof/>
        </w:rPr>
        <w:t xml:space="preserve">Massari, A., M. Kohler, R. Clayton, R. Guy, T. Heaton, J. Bunn, K. M. Chandy, and D. Demetri (2017), Dense Building Instrumentation Application for City-Wide Structural Health Monitoring, in </w:t>
      </w:r>
      <w:r w:rsidRPr="00E35418">
        <w:rPr>
          <w:rFonts w:ascii="Cambria" w:hAnsi="Cambria"/>
          <w:i/>
          <w:iCs/>
          <w:noProof/>
        </w:rPr>
        <w:t>16th World Conference on Earthquake</w:t>
      </w:r>
      <w:r w:rsidRPr="00E35418">
        <w:rPr>
          <w:rFonts w:ascii="Cambria" w:hAnsi="Cambria"/>
          <w:noProof/>
        </w:rPr>
        <w:t>.</w:t>
      </w:r>
    </w:p>
    <w:p w14:paraId="63565B76" w14:textId="77777777" w:rsidR="00E35418" w:rsidRPr="00E35418" w:rsidRDefault="00E35418" w:rsidP="00E35418">
      <w:pPr>
        <w:widowControl w:val="0"/>
        <w:autoSpaceDE w:val="0"/>
        <w:autoSpaceDN w:val="0"/>
        <w:adjustRightInd w:val="0"/>
        <w:ind w:left="480" w:hanging="480"/>
        <w:rPr>
          <w:rFonts w:ascii="Cambria" w:hAnsi="Cambria"/>
          <w:noProof/>
        </w:rPr>
      </w:pPr>
      <w:r w:rsidRPr="00E35418">
        <w:rPr>
          <w:rFonts w:ascii="Cambria" w:hAnsi="Cambria"/>
          <w:noProof/>
        </w:rPr>
        <w:t xml:space="preserve">Mishra, J. K., and R. G. Gordon (2016), The rigid-plate and shrinking-plate hypotheses: Implications for the azimuths of transform faults, </w:t>
      </w:r>
      <w:r w:rsidRPr="00E35418">
        <w:rPr>
          <w:rFonts w:ascii="Cambria" w:hAnsi="Cambria"/>
          <w:i/>
          <w:iCs/>
          <w:noProof/>
        </w:rPr>
        <w:t>Tectonics</w:t>
      </w:r>
      <w:r w:rsidRPr="00E35418">
        <w:rPr>
          <w:rFonts w:ascii="Cambria" w:hAnsi="Cambria"/>
          <w:noProof/>
        </w:rPr>
        <w:t xml:space="preserve">, </w:t>
      </w:r>
      <w:r w:rsidRPr="00E35418">
        <w:rPr>
          <w:rFonts w:ascii="Cambria" w:hAnsi="Cambria"/>
          <w:i/>
          <w:iCs/>
          <w:noProof/>
        </w:rPr>
        <w:t>35</w:t>
      </w:r>
      <w:r w:rsidRPr="00E35418">
        <w:rPr>
          <w:rFonts w:ascii="Cambria" w:hAnsi="Cambria"/>
          <w:noProof/>
        </w:rPr>
        <w:t>(8), 1827–1842, doi:10.1002/2015TC003968.</w:t>
      </w:r>
    </w:p>
    <w:p w14:paraId="02FFB921" w14:textId="77777777" w:rsidR="00E35418" w:rsidRPr="00E35418" w:rsidRDefault="00E35418" w:rsidP="00E35418">
      <w:pPr>
        <w:widowControl w:val="0"/>
        <w:autoSpaceDE w:val="0"/>
        <w:autoSpaceDN w:val="0"/>
        <w:adjustRightInd w:val="0"/>
        <w:ind w:left="480" w:hanging="480"/>
        <w:rPr>
          <w:rFonts w:ascii="Cambria" w:hAnsi="Cambria"/>
          <w:noProof/>
        </w:rPr>
      </w:pPr>
      <w:r w:rsidRPr="00E35418">
        <w:rPr>
          <w:rFonts w:ascii="Cambria" w:hAnsi="Cambria"/>
          <w:noProof/>
        </w:rPr>
        <w:t xml:space="preserve">NAEEM ZAFAR, V. C. (2011), If you build it, they will come, </w:t>
      </w:r>
      <w:r w:rsidRPr="00E35418">
        <w:rPr>
          <w:rFonts w:ascii="Cambria" w:hAnsi="Cambria"/>
          <w:i/>
          <w:iCs/>
          <w:noProof/>
        </w:rPr>
        <w:t>Berkeley - Haas Case Ser.</w:t>
      </w:r>
    </w:p>
    <w:p w14:paraId="276DD2C0" w14:textId="77777777" w:rsidR="00E35418" w:rsidRPr="00E35418" w:rsidRDefault="00E35418" w:rsidP="00E35418">
      <w:pPr>
        <w:widowControl w:val="0"/>
        <w:autoSpaceDE w:val="0"/>
        <w:autoSpaceDN w:val="0"/>
        <w:adjustRightInd w:val="0"/>
        <w:ind w:left="480" w:hanging="480"/>
        <w:rPr>
          <w:rFonts w:ascii="Cambria" w:hAnsi="Cambria"/>
          <w:noProof/>
        </w:rPr>
      </w:pPr>
      <w:r w:rsidRPr="00E35418">
        <w:rPr>
          <w:rFonts w:ascii="Cambria" w:hAnsi="Cambria"/>
          <w:noProof/>
        </w:rPr>
        <w:t xml:space="preserve">Niu, F., P. G. Silver, R. M. Nadeau, and T. V. McEvilly (2003), Migration of seismic scatterers associated with the 1993 Parkfield aseismic transient event, </w:t>
      </w:r>
      <w:r w:rsidRPr="00E35418">
        <w:rPr>
          <w:rFonts w:ascii="Cambria" w:hAnsi="Cambria"/>
          <w:i/>
          <w:iCs/>
          <w:noProof/>
        </w:rPr>
        <w:t>Nature</w:t>
      </w:r>
      <w:r w:rsidRPr="00E35418">
        <w:rPr>
          <w:rFonts w:ascii="Cambria" w:hAnsi="Cambria"/>
          <w:noProof/>
        </w:rPr>
        <w:t xml:space="preserve">, </w:t>
      </w:r>
      <w:r w:rsidRPr="00E35418">
        <w:rPr>
          <w:rFonts w:ascii="Cambria" w:hAnsi="Cambria"/>
          <w:i/>
          <w:iCs/>
          <w:noProof/>
        </w:rPr>
        <w:t>426</w:t>
      </w:r>
      <w:r w:rsidRPr="00E35418">
        <w:rPr>
          <w:rFonts w:ascii="Cambria" w:hAnsi="Cambria"/>
          <w:noProof/>
        </w:rPr>
        <w:t>(6966), 544–548, doi:10.1038/nature02151.</w:t>
      </w:r>
    </w:p>
    <w:p w14:paraId="3B3AC63A" w14:textId="77777777" w:rsidR="00E35418" w:rsidRPr="00E35418" w:rsidRDefault="00E35418" w:rsidP="00E35418">
      <w:pPr>
        <w:widowControl w:val="0"/>
        <w:autoSpaceDE w:val="0"/>
        <w:autoSpaceDN w:val="0"/>
        <w:adjustRightInd w:val="0"/>
        <w:ind w:left="480" w:hanging="480"/>
        <w:rPr>
          <w:rFonts w:ascii="Cambria" w:hAnsi="Cambria"/>
          <w:noProof/>
        </w:rPr>
      </w:pPr>
      <w:r w:rsidRPr="00E35418">
        <w:rPr>
          <w:rFonts w:ascii="Cambria" w:hAnsi="Cambria"/>
          <w:noProof/>
        </w:rPr>
        <w:t>Perol, T., M. Gharbi, and M. Denolle (2017), Convolutional Neural Network for Earthquake Detection and Location,</w:t>
      </w:r>
    </w:p>
    <w:p w14:paraId="58D36B92" w14:textId="77777777" w:rsidR="00E35418" w:rsidRPr="00E35418" w:rsidRDefault="00E35418" w:rsidP="00E35418">
      <w:pPr>
        <w:widowControl w:val="0"/>
        <w:autoSpaceDE w:val="0"/>
        <w:autoSpaceDN w:val="0"/>
        <w:adjustRightInd w:val="0"/>
        <w:ind w:left="480" w:hanging="480"/>
        <w:rPr>
          <w:rFonts w:ascii="Cambria" w:hAnsi="Cambria"/>
          <w:noProof/>
        </w:rPr>
      </w:pPr>
      <w:r w:rsidRPr="00E35418">
        <w:rPr>
          <w:rFonts w:ascii="Cambria" w:hAnsi="Cambria"/>
          <w:noProof/>
        </w:rPr>
        <w:t xml:space="preserve">Ruano, A. E., G. Madureira, O. Barros, H. R. Khosravani, M. G. Ruano, and P. M. Ferreira (2014), Seismic detection using support vector machines, </w:t>
      </w:r>
      <w:r w:rsidRPr="00E35418">
        <w:rPr>
          <w:rFonts w:ascii="Cambria" w:hAnsi="Cambria"/>
          <w:i/>
          <w:iCs/>
          <w:noProof/>
        </w:rPr>
        <w:t>Neurocomputing</w:t>
      </w:r>
      <w:r w:rsidRPr="00E35418">
        <w:rPr>
          <w:rFonts w:ascii="Cambria" w:hAnsi="Cambria"/>
          <w:noProof/>
        </w:rPr>
        <w:t xml:space="preserve">, </w:t>
      </w:r>
      <w:r w:rsidRPr="00E35418">
        <w:rPr>
          <w:rFonts w:ascii="Cambria" w:hAnsi="Cambria"/>
          <w:i/>
          <w:iCs/>
          <w:noProof/>
        </w:rPr>
        <w:t>135</w:t>
      </w:r>
      <w:r w:rsidRPr="00E35418">
        <w:rPr>
          <w:rFonts w:ascii="Cambria" w:hAnsi="Cambria"/>
          <w:noProof/>
        </w:rPr>
        <w:t>(January), 273–283, doi:10.1016/j.neucom.2013.12.020.</w:t>
      </w:r>
    </w:p>
    <w:p w14:paraId="41D2AB56" w14:textId="77777777" w:rsidR="00E35418" w:rsidRPr="00E35418" w:rsidRDefault="00E35418" w:rsidP="00E35418">
      <w:pPr>
        <w:widowControl w:val="0"/>
        <w:autoSpaceDE w:val="0"/>
        <w:autoSpaceDN w:val="0"/>
        <w:adjustRightInd w:val="0"/>
        <w:ind w:left="480" w:hanging="480"/>
        <w:rPr>
          <w:rFonts w:ascii="Cambria" w:hAnsi="Cambria"/>
          <w:noProof/>
        </w:rPr>
      </w:pPr>
      <w:r w:rsidRPr="00E35418">
        <w:rPr>
          <w:rFonts w:ascii="Cambria" w:hAnsi="Cambria"/>
          <w:noProof/>
        </w:rPr>
        <w:t xml:space="preserve">Sahlman, W. A. (2009), Dr. John’s Products, Ltd., </w:t>
      </w:r>
      <w:r w:rsidRPr="00E35418">
        <w:rPr>
          <w:rFonts w:ascii="Cambria" w:hAnsi="Cambria"/>
          <w:i/>
          <w:iCs/>
          <w:noProof/>
        </w:rPr>
        <w:t>Harv. Bus. Rev.</w:t>
      </w:r>
      <w:r w:rsidRPr="00E35418">
        <w:rPr>
          <w:rFonts w:ascii="Cambria" w:hAnsi="Cambria"/>
          <w:noProof/>
        </w:rPr>
        <w:t>, (January), 1–22.</w:t>
      </w:r>
    </w:p>
    <w:p w14:paraId="4A03E047" w14:textId="77777777" w:rsidR="00E35418" w:rsidRPr="00E35418" w:rsidRDefault="00E35418" w:rsidP="00E35418">
      <w:pPr>
        <w:widowControl w:val="0"/>
        <w:autoSpaceDE w:val="0"/>
        <w:autoSpaceDN w:val="0"/>
        <w:adjustRightInd w:val="0"/>
        <w:ind w:left="480" w:hanging="480"/>
        <w:rPr>
          <w:rFonts w:ascii="Cambria" w:hAnsi="Cambria"/>
          <w:noProof/>
        </w:rPr>
      </w:pPr>
      <w:r w:rsidRPr="00E35418">
        <w:rPr>
          <w:rFonts w:ascii="Cambria" w:hAnsi="Cambria"/>
          <w:noProof/>
        </w:rPr>
        <w:t xml:space="preserve">Shirzaei, M., W. L. Ellsworth, K. F. Tiampo, P. J. Gonzalez, and M. Manga (2016), Surface uplift and time-dependent seismic hazard due to fluid injection in eastern Texas, </w:t>
      </w:r>
      <w:r w:rsidRPr="00E35418">
        <w:rPr>
          <w:rFonts w:ascii="Cambria" w:hAnsi="Cambria"/>
          <w:i/>
          <w:iCs/>
          <w:noProof/>
        </w:rPr>
        <w:t>Science (80-. ).</w:t>
      </w:r>
      <w:r w:rsidRPr="00E35418">
        <w:rPr>
          <w:rFonts w:ascii="Cambria" w:hAnsi="Cambria"/>
          <w:noProof/>
        </w:rPr>
        <w:t xml:space="preserve">, </w:t>
      </w:r>
      <w:r w:rsidRPr="00E35418">
        <w:rPr>
          <w:rFonts w:ascii="Cambria" w:hAnsi="Cambria"/>
          <w:i/>
          <w:iCs/>
          <w:noProof/>
        </w:rPr>
        <w:t>353</w:t>
      </w:r>
      <w:r w:rsidRPr="00E35418">
        <w:rPr>
          <w:rFonts w:ascii="Cambria" w:hAnsi="Cambria"/>
          <w:noProof/>
        </w:rPr>
        <w:t>(6306), 1416–1419, doi:10.1126/science.aag0262.</w:t>
      </w:r>
    </w:p>
    <w:p w14:paraId="11BFDC10" w14:textId="77777777" w:rsidR="00E35418" w:rsidRPr="00E35418" w:rsidRDefault="00E35418" w:rsidP="00E35418">
      <w:pPr>
        <w:widowControl w:val="0"/>
        <w:autoSpaceDE w:val="0"/>
        <w:autoSpaceDN w:val="0"/>
        <w:adjustRightInd w:val="0"/>
        <w:ind w:left="480" w:hanging="480"/>
        <w:rPr>
          <w:rFonts w:ascii="Cambria" w:hAnsi="Cambria"/>
          <w:noProof/>
        </w:rPr>
      </w:pPr>
      <w:r w:rsidRPr="00E35418">
        <w:rPr>
          <w:rFonts w:ascii="Cambria" w:hAnsi="Cambria"/>
          <w:noProof/>
        </w:rPr>
        <w:t xml:space="preserve">Taira, T., P. G. Silver, F. Niu, and R. M. Nadeau (2009), Remote triggering of fault-strength changes on the San Andreas fault at Parkfield, </w:t>
      </w:r>
      <w:r w:rsidRPr="00E35418">
        <w:rPr>
          <w:rFonts w:ascii="Cambria" w:hAnsi="Cambria"/>
          <w:i/>
          <w:iCs/>
          <w:noProof/>
        </w:rPr>
        <w:t>Nature</w:t>
      </w:r>
      <w:r w:rsidRPr="00E35418">
        <w:rPr>
          <w:rFonts w:ascii="Cambria" w:hAnsi="Cambria"/>
          <w:noProof/>
        </w:rPr>
        <w:t xml:space="preserve">, </w:t>
      </w:r>
      <w:r w:rsidRPr="00E35418">
        <w:rPr>
          <w:rFonts w:ascii="Cambria" w:hAnsi="Cambria"/>
          <w:i/>
          <w:iCs/>
          <w:noProof/>
        </w:rPr>
        <w:t>461</w:t>
      </w:r>
      <w:r w:rsidRPr="00E35418">
        <w:rPr>
          <w:rFonts w:ascii="Cambria" w:hAnsi="Cambria"/>
          <w:noProof/>
        </w:rPr>
        <w:t>(7264), 636–639, doi:10.1038/nature08395.</w:t>
      </w:r>
    </w:p>
    <w:p w14:paraId="086A043E" w14:textId="77777777" w:rsidR="00E35418" w:rsidRPr="00E35418" w:rsidRDefault="00E35418" w:rsidP="00E35418">
      <w:pPr>
        <w:widowControl w:val="0"/>
        <w:autoSpaceDE w:val="0"/>
        <w:autoSpaceDN w:val="0"/>
        <w:adjustRightInd w:val="0"/>
        <w:ind w:left="480" w:hanging="480"/>
        <w:rPr>
          <w:rFonts w:ascii="Cambria" w:hAnsi="Cambria"/>
          <w:noProof/>
        </w:rPr>
      </w:pPr>
      <w:r w:rsidRPr="00E35418">
        <w:rPr>
          <w:rFonts w:ascii="Cambria" w:hAnsi="Cambria"/>
          <w:noProof/>
        </w:rPr>
        <w:lastRenderedPageBreak/>
        <w:t xml:space="preserve">Yin, R.-C., Y.-M. Wu, and T.-Y. Hsu (2016), Application of the low-cost MEMS-type seismometer for structural health monitoring: A pre-study, in </w:t>
      </w:r>
      <w:r w:rsidRPr="00E35418">
        <w:rPr>
          <w:rFonts w:ascii="Cambria" w:hAnsi="Cambria"/>
          <w:i/>
          <w:iCs/>
          <w:noProof/>
        </w:rPr>
        <w:t>2016 IEEE International Instrumentation and Measurement Technology Conference Proceedings</w:t>
      </w:r>
      <w:r w:rsidRPr="00E35418">
        <w:rPr>
          <w:rFonts w:ascii="Cambria" w:hAnsi="Cambria"/>
          <w:noProof/>
        </w:rPr>
        <w:t>, pp. 1–5, IEEE.</w:t>
      </w:r>
    </w:p>
    <w:p w14:paraId="66317B5D" w14:textId="77777777" w:rsidR="00E35418" w:rsidRPr="00E35418" w:rsidRDefault="00E35418" w:rsidP="00E35418">
      <w:pPr>
        <w:widowControl w:val="0"/>
        <w:autoSpaceDE w:val="0"/>
        <w:autoSpaceDN w:val="0"/>
        <w:adjustRightInd w:val="0"/>
        <w:ind w:left="480" w:hanging="480"/>
        <w:rPr>
          <w:rFonts w:ascii="Cambria" w:hAnsi="Cambria"/>
          <w:noProof/>
        </w:rPr>
      </w:pPr>
      <w:r w:rsidRPr="00E35418">
        <w:rPr>
          <w:rFonts w:ascii="Cambria" w:hAnsi="Cambria"/>
          <w:noProof/>
        </w:rPr>
        <w:t xml:space="preserve">Yoffie, D. B., and R. Kim (2009), E Ink in 2008, </w:t>
      </w:r>
      <w:r w:rsidRPr="00E35418">
        <w:rPr>
          <w:rFonts w:ascii="Cambria" w:hAnsi="Cambria"/>
          <w:i/>
          <w:iCs/>
          <w:noProof/>
        </w:rPr>
        <w:t>Harv. Bus. Rev.</w:t>
      </w:r>
      <w:r w:rsidRPr="00E35418">
        <w:rPr>
          <w:rFonts w:ascii="Cambria" w:hAnsi="Cambria"/>
          <w:noProof/>
        </w:rPr>
        <w:t>, (February), 1–5.</w:t>
      </w:r>
    </w:p>
    <w:p w14:paraId="13568B82" w14:textId="77777777" w:rsidR="00E35418" w:rsidRPr="00E35418" w:rsidRDefault="00E35418" w:rsidP="00E35418">
      <w:pPr>
        <w:widowControl w:val="0"/>
        <w:autoSpaceDE w:val="0"/>
        <w:autoSpaceDN w:val="0"/>
        <w:adjustRightInd w:val="0"/>
        <w:ind w:left="480" w:hanging="480"/>
        <w:rPr>
          <w:rFonts w:ascii="Cambria" w:hAnsi="Cambria"/>
          <w:noProof/>
        </w:rPr>
      </w:pPr>
      <w:r w:rsidRPr="00E35418">
        <w:rPr>
          <w:rFonts w:ascii="Cambria" w:hAnsi="Cambria"/>
          <w:noProof/>
        </w:rPr>
        <w:t xml:space="preserve">Zheng, L., R. G. Gordon, and C. Kreemer (2014), Absolute plate velocities from seismic anisotropy: Importance of correlated errors, </w:t>
      </w:r>
      <w:r w:rsidRPr="00E35418">
        <w:rPr>
          <w:rFonts w:ascii="Cambria" w:hAnsi="Cambria"/>
          <w:i/>
          <w:iCs/>
          <w:noProof/>
        </w:rPr>
        <w:t>J. Geophys. Res. Solid Earth</w:t>
      </w:r>
      <w:r w:rsidRPr="00E35418">
        <w:rPr>
          <w:rFonts w:ascii="Cambria" w:hAnsi="Cambria"/>
          <w:noProof/>
        </w:rPr>
        <w:t xml:space="preserve">, </w:t>
      </w:r>
      <w:r w:rsidRPr="00E35418">
        <w:rPr>
          <w:rFonts w:ascii="Cambria" w:hAnsi="Cambria"/>
          <w:i/>
          <w:iCs/>
          <w:noProof/>
        </w:rPr>
        <w:t>119</w:t>
      </w:r>
      <w:r w:rsidRPr="00E35418">
        <w:rPr>
          <w:rFonts w:ascii="Cambria" w:hAnsi="Cambria"/>
          <w:noProof/>
        </w:rPr>
        <w:t>(9), 7336–7352, doi:10.1002/2013JB010902.</w:t>
      </w:r>
    </w:p>
    <w:p w14:paraId="61EF4728" w14:textId="6EEB676A" w:rsidR="00E35418" w:rsidRDefault="00E35418" w:rsidP="00E35418">
      <w:pPr>
        <w:widowControl w:val="0"/>
        <w:autoSpaceDE w:val="0"/>
        <w:autoSpaceDN w:val="0"/>
        <w:adjustRightInd w:val="0"/>
        <w:ind w:left="480" w:hanging="480"/>
      </w:pPr>
      <w:r>
        <w:fldChar w:fldCharType="end"/>
      </w:r>
    </w:p>
    <w:p w14:paraId="45C987C7" w14:textId="31D3C44C" w:rsidR="000C1D18" w:rsidRDefault="000C1D18" w:rsidP="00E35418">
      <w:pPr>
        <w:widowControl w:val="0"/>
        <w:autoSpaceDE w:val="0"/>
        <w:autoSpaceDN w:val="0"/>
        <w:adjustRightInd w:val="0"/>
        <w:ind w:left="480" w:hanging="480"/>
      </w:pPr>
    </w:p>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357C94"/>
    <w:multiLevelType w:val="hybridMultilevel"/>
    <w:tmpl w:val="0590B6DC"/>
    <w:lvl w:ilvl="0" w:tplc="097AFA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2D014BF"/>
    <w:multiLevelType w:val="hybridMultilevel"/>
    <w:tmpl w:val="6FB2A144"/>
    <w:lvl w:ilvl="0" w:tplc="FE4A1E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13279"/>
    <w:rsid w:val="00014118"/>
    <w:rsid w:val="00020C8B"/>
    <w:rsid w:val="00025C1B"/>
    <w:rsid w:val="00036FB5"/>
    <w:rsid w:val="00052381"/>
    <w:rsid w:val="00062CC0"/>
    <w:rsid w:val="00076F6D"/>
    <w:rsid w:val="000772F3"/>
    <w:rsid w:val="00094E22"/>
    <w:rsid w:val="000A4904"/>
    <w:rsid w:val="000A56F1"/>
    <w:rsid w:val="000A75ED"/>
    <w:rsid w:val="000C1D18"/>
    <w:rsid w:val="000C3A23"/>
    <w:rsid w:val="000C7DC6"/>
    <w:rsid w:val="000D3DD9"/>
    <w:rsid w:val="00115224"/>
    <w:rsid w:val="001228C1"/>
    <w:rsid w:val="001249D8"/>
    <w:rsid w:val="00137AF6"/>
    <w:rsid w:val="00147DBD"/>
    <w:rsid w:val="001556CF"/>
    <w:rsid w:val="00162B3D"/>
    <w:rsid w:val="001801C0"/>
    <w:rsid w:val="001963BF"/>
    <w:rsid w:val="001B0040"/>
    <w:rsid w:val="001B4728"/>
    <w:rsid w:val="001C1ED1"/>
    <w:rsid w:val="001F794F"/>
    <w:rsid w:val="0020732F"/>
    <w:rsid w:val="002161BB"/>
    <w:rsid w:val="00221C6E"/>
    <w:rsid w:val="00224414"/>
    <w:rsid w:val="002300EB"/>
    <w:rsid w:val="002435A3"/>
    <w:rsid w:val="0028094F"/>
    <w:rsid w:val="002C26D3"/>
    <w:rsid w:val="002D0734"/>
    <w:rsid w:val="002D0F80"/>
    <w:rsid w:val="002E0129"/>
    <w:rsid w:val="002E500A"/>
    <w:rsid w:val="00310C45"/>
    <w:rsid w:val="003171E5"/>
    <w:rsid w:val="00322715"/>
    <w:rsid w:val="00341AD6"/>
    <w:rsid w:val="00377555"/>
    <w:rsid w:val="00381EC0"/>
    <w:rsid w:val="00385095"/>
    <w:rsid w:val="003B03E6"/>
    <w:rsid w:val="003D0024"/>
    <w:rsid w:val="003D67D2"/>
    <w:rsid w:val="003E25ED"/>
    <w:rsid w:val="003F10A4"/>
    <w:rsid w:val="003F682B"/>
    <w:rsid w:val="00410A65"/>
    <w:rsid w:val="00411E85"/>
    <w:rsid w:val="00430750"/>
    <w:rsid w:val="00463781"/>
    <w:rsid w:val="004827A9"/>
    <w:rsid w:val="00482E26"/>
    <w:rsid w:val="004B71E6"/>
    <w:rsid w:val="004E7467"/>
    <w:rsid w:val="004F549A"/>
    <w:rsid w:val="00502AF3"/>
    <w:rsid w:val="0050345A"/>
    <w:rsid w:val="0050518E"/>
    <w:rsid w:val="005145A5"/>
    <w:rsid w:val="00527CDB"/>
    <w:rsid w:val="0054763B"/>
    <w:rsid w:val="00572988"/>
    <w:rsid w:val="0058013C"/>
    <w:rsid w:val="00582600"/>
    <w:rsid w:val="00590779"/>
    <w:rsid w:val="00595090"/>
    <w:rsid w:val="00595B44"/>
    <w:rsid w:val="005B66F1"/>
    <w:rsid w:val="005D071C"/>
    <w:rsid w:val="005D4DD5"/>
    <w:rsid w:val="006044C4"/>
    <w:rsid w:val="006074CF"/>
    <w:rsid w:val="0063028C"/>
    <w:rsid w:val="006402B8"/>
    <w:rsid w:val="00643A10"/>
    <w:rsid w:val="006608E9"/>
    <w:rsid w:val="00667C5E"/>
    <w:rsid w:val="00697097"/>
    <w:rsid w:val="006A3C5F"/>
    <w:rsid w:val="006A458D"/>
    <w:rsid w:val="006B467C"/>
    <w:rsid w:val="006C0123"/>
    <w:rsid w:val="006D4323"/>
    <w:rsid w:val="006E592C"/>
    <w:rsid w:val="006F60B2"/>
    <w:rsid w:val="0070150D"/>
    <w:rsid w:val="00743289"/>
    <w:rsid w:val="00746C7B"/>
    <w:rsid w:val="00773882"/>
    <w:rsid w:val="00780D09"/>
    <w:rsid w:val="007930B2"/>
    <w:rsid w:val="00796C7C"/>
    <w:rsid w:val="007E27F4"/>
    <w:rsid w:val="00803436"/>
    <w:rsid w:val="0083037E"/>
    <w:rsid w:val="008535E1"/>
    <w:rsid w:val="00887131"/>
    <w:rsid w:val="00897643"/>
    <w:rsid w:val="008A7557"/>
    <w:rsid w:val="008C08E5"/>
    <w:rsid w:val="008F0C99"/>
    <w:rsid w:val="008F1D69"/>
    <w:rsid w:val="00901361"/>
    <w:rsid w:val="00904A2D"/>
    <w:rsid w:val="00910C59"/>
    <w:rsid w:val="00926A18"/>
    <w:rsid w:val="00933904"/>
    <w:rsid w:val="00940474"/>
    <w:rsid w:val="0095192E"/>
    <w:rsid w:val="00967058"/>
    <w:rsid w:val="00975F1A"/>
    <w:rsid w:val="00995522"/>
    <w:rsid w:val="009B1D65"/>
    <w:rsid w:val="009D6DA1"/>
    <w:rsid w:val="009E04CB"/>
    <w:rsid w:val="009E1805"/>
    <w:rsid w:val="00A05AE8"/>
    <w:rsid w:val="00A1105E"/>
    <w:rsid w:val="00A135E9"/>
    <w:rsid w:val="00A164FF"/>
    <w:rsid w:val="00A3597C"/>
    <w:rsid w:val="00A66DBE"/>
    <w:rsid w:val="00A803DD"/>
    <w:rsid w:val="00A943BB"/>
    <w:rsid w:val="00AA5951"/>
    <w:rsid w:val="00AC7FFE"/>
    <w:rsid w:val="00AE229F"/>
    <w:rsid w:val="00AE2A7E"/>
    <w:rsid w:val="00AE7B6D"/>
    <w:rsid w:val="00AF7967"/>
    <w:rsid w:val="00B40898"/>
    <w:rsid w:val="00B50701"/>
    <w:rsid w:val="00B73F4F"/>
    <w:rsid w:val="00B75777"/>
    <w:rsid w:val="00B80625"/>
    <w:rsid w:val="00B91029"/>
    <w:rsid w:val="00BA1FFA"/>
    <w:rsid w:val="00BE4A57"/>
    <w:rsid w:val="00C012E6"/>
    <w:rsid w:val="00C02AE2"/>
    <w:rsid w:val="00C0427C"/>
    <w:rsid w:val="00C062BE"/>
    <w:rsid w:val="00C17349"/>
    <w:rsid w:val="00C228FC"/>
    <w:rsid w:val="00C22E78"/>
    <w:rsid w:val="00C41EF3"/>
    <w:rsid w:val="00C500FE"/>
    <w:rsid w:val="00C532E0"/>
    <w:rsid w:val="00C5488F"/>
    <w:rsid w:val="00C63621"/>
    <w:rsid w:val="00C86C37"/>
    <w:rsid w:val="00CA009D"/>
    <w:rsid w:val="00CA7BA7"/>
    <w:rsid w:val="00CD33A8"/>
    <w:rsid w:val="00CE40BE"/>
    <w:rsid w:val="00D173E7"/>
    <w:rsid w:val="00D457FE"/>
    <w:rsid w:val="00D83FEC"/>
    <w:rsid w:val="00D866BD"/>
    <w:rsid w:val="00DA2817"/>
    <w:rsid w:val="00DA464D"/>
    <w:rsid w:val="00DC14FD"/>
    <w:rsid w:val="00DE6770"/>
    <w:rsid w:val="00DF42EC"/>
    <w:rsid w:val="00DF614D"/>
    <w:rsid w:val="00E35418"/>
    <w:rsid w:val="00E83881"/>
    <w:rsid w:val="00E872B0"/>
    <w:rsid w:val="00E9370F"/>
    <w:rsid w:val="00E94863"/>
    <w:rsid w:val="00EA1D08"/>
    <w:rsid w:val="00EC2E25"/>
    <w:rsid w:val="00EF6DCA"/>
    <w:rsid w:val="00F1692B"/>
    <w:rsid w:val="00F21D92"/>
    <w:rsid w:val="00F44BF9"/>
    <w:rsid w:val="00F4589A"/>
    <w:rsid w:val="00F942A5"/>
    <w:rsid w:val="00FB6F70"/>
    <w:rsid w:val="00FD7345"/>
    <w:rsid w:val="00FF22EB"/>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3709559">
      <w:bodyDiv w:val="1"/>
      <w:marLeft w:val="0"/>
      <w:marRight w:val="0"/>
      <w:marTop w:val="0"/>
      <w:marBottom w:val="0"/>
      <w:divBdr>
        <w:top w:val="none" w:sz="0" w:space="0" w:color="auto"/>
        <w:left w:val="none" w:sz="0" w:space="0" w:color="auto"/>
        <w:bottom w:val="none" w:sz="0" w:space="0" w:color="auto"/>
        <w:right w:val="none" w:sz="0" w:space="0" w:color="auto"/>
      </w:divBdr>
    </w:div>
    <w:div w:id="163853308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n.wikipedia.org/wiki/Non-volcanic_passive_margins"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7</TotalTime>
  <Pages>10</Pages>
  <Words>11645</Words>
  <Characters>66377</Characters>
  <Application>Microsoft Macintosh Word</Application>
  <DocSecurity>0</DocSecurity>
  <Lines>553</Lines>
  <Paragraphs>155</Paragraphs>
  <ScaleCrop>false</ScaleCrop>
  <Company>UC Berkeley</Company>
  <LinksUpToDate>false</LinksUpToDate>
  <CharactersWithSpaces>778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188</cp:revision>
  <dcterms:created xsi:type="dcterms:W3CDTF">2017-01-02T19:00:00Z</dcterms:created>
  <dcterms:modified xsi:type="dcterms:W3CDTF">2017-02-23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